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3EE747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ins w:id="6" w:author="Heino, Matti T J" w:date="2018-08-05T23:15:00Z">
        <w:r w:rsidR="00652E1F">
          <w:rPr>
            <w:noProof/>
            <w:color w:val="000000"/>
            <w:lang w:val="en-GB"/>
          </w:rPr>
          <w:t xml:space="preserve">public health </w:t>
        </w:r>
      </w:ins>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7"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8"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the word </w:t>
      </w:r>
      <w:r w:rsidRPr="004A447D">
        <w:rPr>
          <w:i/>
          <w:iCs/>
          <w:noProof/>
          <w:lang w:val="en-GB"/>
        </w:rPr>
        <w:t>because</w:t>
      </w:r>
      <w:r w:rsidRPr="004A447D">
        <w:rPr>
          <w:noProof/>
          <w:lang w:val="en-GB"/>
        </w:rPr>
        <w:t xml:space="preserve">”, </w:t>
      </w:r>
      <w:r w:rsidRPr="004A447D">
        <w:rPr>
          <w:noProof/>
          <w:lang w:val="en-GB"/>
        </w:rPr>
        <w:lastRenderedPageBreak/>
        <w:t xml:space="preserve">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22C78BDF" w:rsidR="002C24C7" w:rsidRPr="004A447D" w:rsidRDefault="00BD635B" w:rsidP="002C24C7">
      <w:pPr>
        <w:rPr>
          <w:noProof/>
          <w:color w:val="000000"/>
          <w:lang w:val="en-GB"/>
        </w:rPr>
      </w:pPr>
      <w:r w:rsidRPr="0069327F">
        <w:rPr>
          <w:noProof/>
          <w:color w:val="000000"/>
          <w:lang w:val="en-GB"/>
        </w:rPr>
        <w:t xml:space="preserve">In the </w:t>
      </w:r>
      <w:del w:id="9" w:author="Heino, Matti T J" w:date="2018-07-31T16:14:00Z">
        <w:r w:rsidRPr="0069327F" w:rsidDel="000F18A9">
          <w:rPr>
            <w:noProof/>
            <w:color w:val="000000"/>
            <w:lang w:val="en-GB"/>
          </w:rPr>
          <w:delText>LBC</w:delText>
        </w:r>
      </w:del>
      <w:ins w:id="10"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1" w:author="Heino, Matti T J" w:date="2018-07-31T16:58:00Z">
        <w:r w:rsidR="0065317A">
          <w:rPr>
            <w:noProof/>
            <w:color w:val="000000"/>
            <w:lang w:val="en-GB"/>
          </w:rPr>
          <w:t xml:space="preserve"> </w:t>
        </w:r>
      </w:ins>
      <w:ins w:id="12" w:author="Heino, Matti T J" w:date="2018-08-05T22:45:00Z">
        <w:r w:rsidR="002C7C88">
          <w:rPr>
            <w:noProof/>
            <w:color w:val="000000"/>
            <w:lang w:val="en-GB"/>
          </w:rPr>
          <w:t>confederate</w:t>
        </w:r>
      </w:ins>
      <w:ins w:id="13" w:author="Heino, Matti T J" w:date="2018-07-31T16:57:00Z">
        <w:r w:rsidR="0065317A">
          <w:rPr>
            <w:noProof/>
            <w:color w:val="000000"/>
            <w:lang w:val="en-GB"/>
          </w:rPr>
          <w:t xml:space="preserve"> asked for </w:t>
        </w:r>
      </w:ins>
      <w:ins w:id="14" w:author="Heino, Matti T J" w:date="2018-08-05T22:38:00Z">
        <w:r w:rsidR="002C7C88">
          <w:rPr>
            <w:noProof/>
            <w:color w:val="000000"/>
            <w:lang w:val="en-GB"/>
          </w:rPr>
          <w:t>‘</w:t>
        </w:r>
      </w:ins>
      <w:ins w:id="15" w:author="Heino, Matti T J" w:date="2018-07-31T16:57:00Z">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ins>
      <w:ins w:id="16" w:author="Heino, Matti T J" w:date="2018-08-05T22:38:00Z">
        <w:r w:rsidR="002C7C88">
          <w:rPr>
            <w:noProof/>
            <w:color w:val="000000"/>
            <w:lang w:val="en-GB"/>
          </w:rPr>
          <w:t>'</w:t>
        </w:r>
      </w:ins>
      <w:del w:id="17" w:author="Heino, Matti T J" w:date="2018-07-31T16:57:00Z">
        <w:r w:rsidR="002C24C7" w:rsidRPr="0069327F" w:rsidDel="0065317A">
          <w:rPr>
            <w:noProof/>
            <w:color w:val="000000"/>
            <w:lang w:val="en-GB"/>
          </w:rPr>
          <w:delText xml:space="preserve"> </w:delText>
        </w:r>
      </w:del>
      <w:ins w:id="18" w:author="Heino, Matti T J" w:date="2018-07-31T16:57:00Z">
        <w:r w:rsidR="0065317A">
          <w:rPr>
            <w:noProof/>
            <w:color w:val="000000"/>
            <w:lang w:val="en-GB"/>
          </w:rPr>
          <w:t xml:space="preserve"> </w:t>
        </w:r>
      </w:ins>
      <w:del w:id="19"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20"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21" w:author="Heino, Matti T J" w:date="2018-07-31T16:14:00Z">
        <w:r w:rsidR="00BD635B" w:rsidDel="000F18A9">
          <w:rPr>
            <w:noProof/>
            <w:color w:val="000000"/>
            <w:lang w:val="en-GB"/>
          </w:rPr>
          <w:delText>LBC</w:delText>
        </w:r>
      </w:del>
      <w:ins w:id="22"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ins w:id="23" w:author="Heino, Matti T J" w:date="2018-08-05T22:40:00Z"/>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39BE3DAC" w:rsidR="002C7C88" w:rsidRPr="002C7C88" w:rsidRDefault="002C7C88" w:rsidP="002C24C7">
      <w:pPr>
        <w:rPr>
          <w:noProof/>
          <w:color w:val="000000"/>
          <w:lang w:val="en-US"/>
        </w:rPr>
      </w:pPr>
      <w:ins w:id="24" w:author="Heino, Matti T J" w:date="2018-08-05T22:40:00Z">
        <w:r w:rsidRPr="002C7C88">
          <w:rPr>
            <w:noProof/>
            <w:color w:val="000000"/>
            <w:lang w:val="en-US"/>
          </w:rPr>
          <w:t>This study will investigate the effects of the because heuristic on compliance with the physical activity measurement procedures in the context of a large school-based physical activity intervention.</w:t>
        </w:r>
      </w:ins>
    </w:p>
    <w:p w14:paraId="0D3E2AD0" w14:textId="33375D05" w:rsidR="00F02D4C" w:rsidRPr="004A447D" w:rsidRDefault="00352FDB" w:rsidP="00854A7E">
      <w:pPr>
        <w:pStyle w:val="Heading3"/>
        <w:rPr>
          <w:noProof/>
          <w:lang w:val="en-GB"/>
        </w:rPr>
      </w:pPr>
      <w:bookmarkStart w:id="25"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25"/>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26"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26"/>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27" w:author="Heino, Matti T J" w:date="2018-07-31T17:29:00Z">
        <w:r w:rsidR="00A01BB6" w:rsidDel="008A28F2">
          <w:rPr>
            <w:noProof/>
            <w:lang w:val="en-GB"/>
          </w:rPr>
          <w:delText xml:space="preserve">above </w:delText>
        </w:r>
      </w:del>
      <w:ins w:id="28"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7AE39320" w:rsidR="002374DF" w:rsidRPr="004A447D" w:rsidDel="000005A2" w:rsidRDefault="002374DF" w:rsidP="000005A2">
      <w:pPr>
        <w:rPr>
          <w:del w:id="29" w:author="Heino, Matti T J" w:date="2018-08-01T21:16:00Z"/>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24C1C6F" w:rsidR="002374DF" w:rsidRPr="004A447D" w:rsidRDefault="00D03171" w:rsidP="000005A2">
      <w:pPr>
        <w:rPr>
          <w:noProof/>
          <w:lang w:val="en-GB"/>
        </w:rPr>
      </w:pPr>
      <w:del w:id="30" w:author="Heino, Matti T J" w:date="2018-08-01T21:16:00Z">
        <w:r w:rsidDel="000005A2">
          <w:rPr>
            <w:b/>
            <w:noProof/>
            <w:lang w:val="en-GB"/>
          </w:rPr>
          <w:delText>Substantive hypothesis S</w:delText>
        </w:r>
        <w:r w:rsidR="002374DF" w:rsidRPr="004A447D" w:rsidDel="000005A2">
          <w:rPr>
            <w:b/>
            <w:noProof/>
            <w:vertAlign w:val="subscript"/>
            <w:lang w:val="en-GB"/>
          </w:rPr>
          <w:delText>1</w:delText>
        </w:r>
        <w:r w:rsidR="002374DF" w:rsidRPr="004A447D" w:rsidDel="000005A2">
          <w:rPr>
            <w:b/>
            <w:noProof/>
            <w:lang w:val="en-GB"/>
          </w:rPr>
          <w:delText>:</w:delText>
        </w:r>
        <w:r w:rsidR="002374DF" w:rsidRPr="004A447D" w:rsidDel="000005A2">
          <w:rPr>
            <w:noProof/>
            <w:lang w:val="en-GB"/>
          </w:rPr>
          <w:delText xml:space="preserve"> </w:delText>
        </w:r>
      </w:del>
      <w:r w:rsidR="002374DF" w:rsidRPr="004A447D">
        <w:rPr>
          <w:noProof/>
          <w:lang w:val="en-GB"/>
        </w:rPr>
        <w:t>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E077DD9" w:rsidR="002374DF" w:rsidRPr="004A447D" w:rsidRDefault="00D03171" w:rsidP="002374DF">
      <w:pPr>
        <w:spacing w:before="0"/>
        <w:rPr>
          <w:noProof/>
          <w:lang w:val="en-GB"/>
        </w:rPr>
      </w:pPr>
      <w:del w:id="31" w:author="Heino, Matti T J" w:date="2018-08-01T21:17:00Z">
        <w:r w:rsidRPr="00D03171" w:rsidDel="000005A2">
          <w:rPr>
            <w:b/>
            <w:noProof/>
            <w:lang w:val="en-GB"/>
          </w:rPr>
          <w:delText>Substantive hypothesis S</w:delText>
        </w:r>
        <w:r w:rsidR="002374DF" w:rsidRPr="00D03171" w:rsidDel="000005A2">
          <w:rPr>
            <w:b/>
            <w:noProof/>
            <w:vertAlign w:val="subscript"/>
            <w:lang w:val="en-GB"/>
          </w:rPr>
          <w:delText>2</w:delText>
        </w:r>
        <w:r w:rsidR="002374DF" w:rsidRPr="00D03171" w:rsidDel="000005A2">
          <w:rPr>
            <w:b/>
            <w:noProof/>
            <w:lang w:val="en-GB"/>
          </w:rPr>
          <w:delText>:</w:delText>
        </w:r>
        <w:r w:rsidR="002374DF" w:rsidRPr="004A447D" w:rsidDel="000005A2">
          <w:rPr>
            <w:noProof/>
            <w:lang w:val="en-GB"/>
          </w:rPr>
          <w:delText xml:space="preserve"> </w:delText>
        </w:r>
      </w:del>
      <w:r w:rsidR="002374DF" w:rsidRPr="004A447D">
        <w:rPr>
          <w:noProof/>
          <w:lang w:val="en-GB"/>
        </w:rPr>
        <w:t xml:space="preserve">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32" w:name="_Toc433819226"/>
    </w:p>
    <w:p w14:paraId="6D877D43" w14:textId="0F640F8B" w:rsidR="002E5E4E" w:rsidRPr="00F0092E" w:rsidRDefault="00F0092E" w:rsidP="00F0092E">
      <w:pPr>
        <w:pStyle w:val="Heading1"/>
      </w:pPr>
      <w:bookmarkStart w:id="33" w:name="_Toc449907541"/>
      <w:bookmarkEnd w:id="32"/>
      <w:r>
        <w:t>M</w:t>
      </w:r>
      <w:r w:rsidR="002E5E4E" w:rsidRPr="00F0092E">
        <w:t>ethod</w:t>
      </w:r>
      <w:r w:rsidR="00AF5979" w:rsidRPr="00F0092E">
        <w:t>s</w:t>
      </w:r>
      <w:bookmarkEnd w:id="33"/>
    </w:p>
    <w:p w14:paraId="01DD5A5F" w14:textId="2661C486"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del w:id="34" w:author="Heino, Matti T J" w:date="2018-08-05T22:54:00Z">
        <w:r w:rsidR="0096090E" w:rsidDel="009C0D5B">
          <w:rPr>
            <w:noProof/>
            <w:lang w:val="en-GB"/>
          </w:rPr>
          <w:delText>;</w:delText>
        </w:r>
        <w:r w:rsidRPr="004A447D" w:rsidDel="009C0D5B">
          <w:rPr>
            <w:noProof/>
            <w:lang w:val="en-GB"/>
          </w:rPr>
          <w:delText xml:space="preserve"> the internal pilot study</w:delText>
        </w:r>
      </w:del>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35" w:name="_Toc449907542"/>
      <w:r w:rsidRPr="004A447D">
        <w:rPr>
          <w:noProof/>
          <w:lang w:val="en-GB"/>
        </w:rPr>
        <w:lastRenderedPageBreak/>
        <w:t>Participants and s</w:t>
      </w:r>
      <w:r w:rsidR="004B3F79" w:rsidRPr="004A447D">
        <w:rPr>
          <w:noProof/>
          <w:lang w:val="en-GB"/>
        </w:rPr>
        <w:t>ampling procedures</w:t>
      </w:r>
      <w:bookmarkEnd w:id="35"/>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30413570" w:rsidR="004B3F79" w:rsidRPr="004A447D" w:rsidRDefault="005103E5" w:rsidP="004B3F79">
      <w:pPr>
        <w:rPr>
          <w:noProof/>
          <w:lang w:val="en-GB"/>
        </w:rPr>
      </w:pPr>
      <w:ins w:id="36" w:author="Heino, Matti T J" w:date="2018-08-05T22:58:00Z">
        <w:r w:rsidRPr="005103E5">
          <w:rPr>
            <w:iCs/>
            <w:color w:val="000000"/>
            <w:lang w:val="en-US"/>
          </w:rPr>
          <w:t>During baseline recruitment of the first two recruitment waves of the Let’s Move It trial</w:t>
        </w:r>
      </w:ins>
      <w:del w:id="37" w:author="Heino, Matti T J" w:date="2018-08-05T22:58:00Z">
        <w:r w:rsidR="004B3F79" w:rsidRPr="004A447D" w:rsidDel="005103E5">
          <w:rPr>
            <w:noProof/>
            <w:lang w:val="en-GB"/>
          </w:rPr>
          <w:delText>During baseline recruitment of the Let’s Move It trial</w:delText>
        </w:r>
        <w:r w:rsidR="00A17E8B" w:rsidRPr="004A447D" w:rsidDel="005103E5">
          <w:rPr>
            <w:noProof/>
            <w:lang w:val="en-GB"/>
          </w:rPr>
          <w:delText xml:space="preserve"> internal pilot study</w:delText>
        </w:r>
      </w:del>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60CE9254" w:rsidR="00652E1F" w:rsidRPr="00652E1F" w:rsidRDefault="001F5C4A" w:rsidP="004B3F79">
      <w:pPr>
        <w:rPr>
          <w:ins w:id="38" w:author="Heino, Matti T J" w:date="2018-08-05T23:07:00Z"/>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ins w:id="39" w:author="Heino, Matti T J" w:date="2018-08-05T23:07:00Z">
        <w:r w:rsidR="00652E1F" w:rsidRPr="00652E1F">
          <w:rPr>
            <w:noProof/>
            <w:lang w:val="en-GB"/>
          </w:rPr>
          <w:t>The used Hookie accelerometer is a tri-axial accelerometer that collects data at 100 Hz sampling rate without prepro</w:t>
        </w:r>
      </w:ins>
      <w:ins w:id="40" w:author="Heino, Matti T J" w:date="2018-08-06T15:41:00Z">
        <w:r w:rsidR="00623F5A">
          <w:rPr>
            <w:noProof/>
            <w:lang w:val="en-GB"/>
          </w:rPr>
          <w:t>c</w:t>
        </w:r>
      </w:ins>
      <w:bookmarkStart w:id="41" w:name="_GoBack"/>
      <w:bookmarkEnd w:id="41"/>
      <w:ins w:id="42" w:author="Heino, Matti T J" w:date="2018-08-05T23:07:00Z">
        <w:r w:rsidR="00652E1F" w:rsidRPr="00652E1F">
          <w:rPr>
            <w:noProof/>
            <w:lang w:val="en-GB"/>
          </w:rPr>
          <w:t>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652E1F">
          <w:rPr>
            <w:noProof/>
            <w:lang w:val="en-GB"/>
          </w:rPr>
          <w:instrText xml:space="preserve"> ADDIN ZOTERO_ITEM CSL_CITATION {"citationID":"ajcrhens4d","properties":{"formattedCitation":"[33]","plainCitation":"[33]"},"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ins>
      <w:r w:rsidR="00652E1F">
        <w:rPr>
          <w:noProof/>
          <w:lang w:val="en-GB"/>
        </w:rPr>
        <w:fldChar w:fldCharType="separate"/>
      </w:r>
      <w:ins w:id="43" w:author="Heino, Matti T J" w:date="2018-08-05T23:07:00Z">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ins>
      <w:ins w:id="44" w:author="Heino, Matti T J" w:date="2018-08-05T23:08:00Z">
        <w:r w:rsidR="00652E1F">
          <w:rPr>
            <w:noProof/>
            <w:lang w:val="en-GB"/>
          </w:rPr>
          <w:instrText xml:space="preserve"> ADDIN ZOTERO_ITEM CSL_CITATION {"citationID":"avqklmuajb","properties":{"formattedCitation":"[34]","plainCitation":"[34]"},"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ins>
      <w:r w:rsidR="00652E1F">
        <w:rPr>
          <w:noProof/>
          <w:lang w:val="en-GB"/>
        </w:rPr>
        <w:fldChar w:fldCharType="separate"/>
      </w:r>
      <w:ins w:id="45" w:author="Heino, Matti T J" w:date="2018-08-05T23:08:00Z">
        <w:r w:rsidR="00652E1F" w:rsidRPr="00652E1F">
          <w:rPr>
            <w:lang w:val="en-US"/>
          </w:rPr>
          <w:t>[34]</w:t>
        </w:r>
      </w:ins>
      <w:ins w:id="46" w:author="Heino, Matti T J" w:date="2018-08-05T23:07:00Z">
        <w:r w:rsidR="00652E1F">
          <w:rPr>
            <w:noProof/>
            <w:lang w:val="en-GB"/>
          </w:rPr>
          <w:fldChar w:fldCharType="end"/>
        </w:r>
        <w:r w:rsidR="00652E1F" w:rsidRPr="00652E1F">
          <w:rPr>
            <w:noProof/>
            <w:lang w:val="en-GB"/>
          </w:rPr>
          <w:t xml:space="preserve"> and adults </w:t>
        </w:r>
      </w:ins>
      <w:ins w:id="47" w:author="Heino, Matti T J" w:date="2018-08-05T23:08:00Z">
        <w:r w:rsidR="00652E1F">
          <w:rPr>
            <w:noProof/>
            <w:lang w:val="en-GB"/>
          </w:rPr>
          <w:fldChar w:fldCharType="begin"/>
        </w:r>
        <w:r w:rsidR="00652E1F">
          <w:rPr>
            <w:noProof/>
            <w:lang w:val="en-GB"/>
          </w:rPr>
          <w:instrText xml:space="preserve"> ADDIN ZOTERO_ITEM CSL_CITATION {"citationID":"a1b2o9tr0hr","properties":{"formattedCitation":"[35]","plainCitation":"[35]"},"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ins>
      <w:r w:rsidR="00652E1F">
        <w:rPr>
          <w:noProof/>
          <w:lang w:val="en-GB"/>
        </w:rPr>
        <w:fldChar w:fldCharType="separate"/>
      </w:r>
      <w:ins w:id="48" w:author="Heino, Matti T J" w:date="2018-08-05T23:08:00Z">
        <w:r w:rsidR="00652E1F" w:rsidRPr="00652E1F">
          <w:rPr>
            <w:lang w:val="en-US"/>
          </w:rPr>
          <w:t>[35]</w:t>
        </w:r>
        <w:r w:rsidR="00652E1F">
          <w:rPr>
            <w:noProof/>
            <w:lang w:val="en-GB"/>
          </w:rPr>
          <w:fldChar w:fldCharType="end"/>
        </w:r>
      </w:ins>
      <w:ins w:id="49" w:author="Heino, Matti T J" w:date="2018-08-05T23:07:00Z">
        <w:r w:rsidR="00652E1F" w:rsidRPr="00652E1F">
          <w:rPr>
            <w:noProof/>
            <w:lang w:val="en-GB"/>
          </w:rPr>
          <w:t xml:space="preserve"> in studies comparing analysis of raw acceleration data from different accelerometers.</w:t>
        </w:r>
      </w:ins>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4CB2D9A9"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ins w:id="50" w:author="Heino, Matti T J" w:date="2018-08-01T21:15:00Z">
        <w:r w:rsidR="000005A2">
          <w:rPr>
            <w:noProof/>
            <w:lang w:val="en-GB"/>
          </w:rPr>
          <w:t>ces</w:t>
        </w:r>
      </w:ins>
      <w:del w:id="51" w:author="Heino, Matti T J" w:date="2018-08-01T21:15:00Z">
        <w:r w:rsidR="001341F1" w:rsidRPr="004A447D" w:rsidDel="000005A2">
          <w:rPr>
            <w:noProof/>
            <w:lang w:val="en-GB"/>
          </w:rPr>
          <w:delText>x</w:delText>
        </w:r>
      </w:del>
      <w:r w:rsidR="001341F1" w:rsidRPr="004A447D">
        <w:rPr>
          <w:noProof/>
          <w:lang w:val="en-GB"/>
        </w:rPr>
        <w:t xml:space="preserve"> 3</w:t>
      </w:r>
      <w:ins w:id="52" w:author="Heino, Matti T J" w:date="2018-08-01T14:24:00Z">
        <w:r w:rsidR="00DB4831">
          <w:rPr>
            <w:noProof/>
            <w:lang w:val="en-GB"/>
          </w:rPr>
          <w:t>-4</w:t>
        </w:r>
      </w:ins>
      <w:r w:rsidR="001341F1" w:rsidRPr="004A447D">
        <w:rPr>
          <w:noProof/>
          <w:lang w:val="en-GB"/>
        </w:rPr>
        <w:t>).</w:t>
      </w:r>
    </w:p>
    <w:p w14:paraId="125A37AC" w14:textId="77777777" w:rsidR="001060B4" w:rsidRPr="004A447D" w:rsidRDefault="001060B4" w:rsidP="001060B4">
      <w:pPr>
        <w:pStyle w:val="Heading2"/>
        <w:rPr>
          <w:noProof/>
          <w:lang w:val="en-GB"/>
        </w:rPr>
      </w:pPr>
      <w:bookmarkStart w:id="53" w:name="_Toc449907544"/>
      <w:r w:rsidRPr="004A447D">
        <w:rPr>
          <w:noProof/>
          <w:lang w:val="en-GB"/>
        </w:rPr>
        <w:t>Random assignment</w:t>
      </w:r>
      <w:bookmarkEnd w:id="53"/>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ins w:id="54" w:author="Keegan Knittle" w:date="2018-08-02T14:03:00Z">
        <w:r w:rsidR="00065451">
          <w:rPr>
            <w:noProof/>
            <w:lang w:val="en-GB"/>
          </w:rPr>
          <w:t xml:space="preserve">to assess </w:t>
        </w:r>
      </w:ins>
      <w:r w:rsidR="00FA0493" w:rsidRPr="00FA0493">
        <w:rPr>
          <w:noProof/>
          <w:lang w:val="en-GB"/>
        </w:rPr>
        <w:t>were blind to group allocation</w:t>
      </w:r>
      <w:ins w:id="55" w:author="Keegan Knittle" w:date="2018-08-02T14:03:00Z">
        <w:r w:rsidR="00065451">
          <w:rPr>
            <w:noProof/>
            <w:lang w:val="en-GB"/>
          </w:rPr>
          <w:t>.</w:t>
        </w:r>
      </w:ins>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56" w:name="_Toc449907543"/>
      <w:r w:rsidRPr="004A447D">
        <w:rPr>
          <w:noProof/>
          <w:lang w:val="en-GB"/>
        </w:rPr>
        <w:t>Interventions</w:t>
      </w:r>
      <w:bookmarkEnd w:id="56"/>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57"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57"/>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623F5A"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623F5A"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623F5A"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58" w:name="_Toc449907545"/>
      <w:r w:rsidRPr="004A447D">
        <w:rPr>
          <w:noProof/>
          <w:lang w:val="en-GB"/>
        </w:rPr>
        <w:lastRenderedPageBreak/>
        <w:t>Registration and deviations from registered plan</w:t>
      </w:r>
      <w:bookmarkEnd w:id="58"/>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68075C00"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59" w:author="Heino, Matti T J" w:date="2018-07-31T16:14:00Z">
        <w:r w:rsidR="009B5E82" w:rsidDel="000F18A9">
          <w:rPr>
            <w:noProof/>
            <w:lang w:val="en-GB"/>
          </w:rPr>
          <w:delText>LBC</w:delText>
        </w:r>
      </w:del>
      <w:ins w:id="60"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ins w:id="61" w:author="Heino, Matti T J" w:date="2018-08-05T23:08:00Z">
        <w:r w:rsidR="00652E1F">
          <w:rPr>
            <w:noProof/>
            <w:lang w:val="en-GB"/>
          </w:rPr>
          <w:instrText xml:space="preserve"> ADDIN ZOTERO_ITEM CSL_CITATION {"citationID":"16nv0er26f","properties":{"formattedCitation":"[36]","plainCitation":"[36]"},"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ins>
      <w:del w:id="62" w:author="Heino, Matti T J" w:date="2018-08-05T23:07:00Z">
        <w:r w:rsidR="00786C9F" w:rsidDel="00652E1F">
          <w:rPr>
            <w:noProof/>
            <w:lang w:val="en-GB"/>
          </w:rPr>
          <w:del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delInstrText>
        </w:r>
      </w:del>
      <w:r w:rsidRPr="004A447D">
        <w:rPr>
          <w:noProof/>
          <w:lang w:val="en-GB"/>
        </w:rPr>
        <w:fldChar w:fldCharType="separate"/>
      </w:r>
      <w:ins w:id="63" w:author="Heino, Matti T J" w:date="2018-08-05T23:08:00Z">
        <w:r w:rsidR="00652E1F" w:rsidRPr="00652E1F">
          <w:rPr>
            <w:lang w:val="en-US"/>
          </w:rPr>
          <w:t>[36]</w:t>
        </w:r>
      </w:ins>
      <w:del w:id="64" w:author="Heino, Matti T J" w:date="2018-08-05T23:08:00Z">
        <w:r w:rsidR="00786C9F" w:rsidRPr="00652E1F" w:rsidDel="00652E1F">
          <w:rPr>
            <w:lang w:val="en-US"/>
          </w:rPr>
          <w:delText>[33]</w:delText>
        </w:r>
      </w:del>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ins w:id="65" w:author="Heino, Matti T J" w:date="2018-08-05T23:08:00Z">
        <w:r w:rsidR="00652E1F">
          <w:rPr>
            <w:noProof/>
            <w:lang w:val="en-GB"/>
          </w:rPr>
          <w:instrText xml:space="preserve"> ADDIN ZOTERO_ITEM CSL_CITATION {"citationID":"1AWOucEc","properties":{"formattedCitation":"[37]","plainCitation":"[37]"},"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ins>
      <w:del w:id="66" w:author="Heino, Matti T J" w:date="2018-08-05T23:07:00Z">
        <w:r w:rsidR="00786C9F" w:rsidDel="00652E1F">
          <w:rPr>
            <w:noProof/>
            <w:lang w:val="en-GB"/>
          </w:rPr>
          <w:del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delInstrText>
        </w:r>
      </w:del>
      <w:r w:rsidRPr="004A447D">
        <w:rPr>
          <w:noProof/>
          <w:lang w:val="en-GB"/>
        </w:rPr>
        <w:fldChar w:fldCharType="separate"/>
      </w:r>
      <w:ins w:id="67" w:author="Heino, Matti T J" w:date="2018-08-05T23:08:00Z">
        <w:r w:rsidR="00652E1F" w:rsidRPr="00652E1F">
          <w:rPr>
            <w:lang w:val="en-US"/>
          </w:rPr>
          <w:t>[37]</w:t>
        </w:r>
      </w:ins>
      <w:del w:id="68" w:author="Heino, Matti T J" w:date="2018-08-05T23:08:00Z">
        <w:r w:rsidR="00786C9F" w:rsidRPr="00652E1F" w:rsidDel="00652E1F">
          <w:rPr>
            <w:lang w:val="en-US"/>
          </w:rPr>
          <w:delText>[34]</w:delText>
        </w:r>
      </w:del>
      <w:r w:rsidRPr="004A447D">
        <w:rPr>
          <w:noProof/>
          <w:lang w:val="en-GB"/>
        </w:rPr>
        <w:fldChar w:fldCharType="end"/>
      </w:r>
      <w:r w:rsidR="00640B62">
        <w:rPr>
          <w:noProof/>
          <w:lang w:val="en-GB"/>
        </w:rPr>
        <w:t>.</w:t>
      </w:r>
    </w:p>
    <w:p w14:paraId="295B82FF" w14:textId="478B297C"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ins w:id="69" w:author="Heino, Matti T J" w:date="2018-08-05T23:08:00Z">
        <w:r w:rsidR="00652E1F">
          <w:rPr>
            <w:noProof/>
            <w:lang w:val="en-GB"/>
          </w:rPr>
          <w:instrText xml:space="preserve"> ADDIN ZOTERO_ITEM CSL_CITATION {"citationID":"6ca4fgcrq","properties":{"formattedCitation":"[38]","plainCitation":"[38]"},"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ins>
      <w:del w:id="70" w:author="Heino, Matti T J" w:date="2018-08-05T23:07:00Z">
        <w:r w:rsidR="00786C9F" w:rsidDel="00652E1F">
          <w:rPr>
            <w:noProof/>
            <w:lang w:val="en-GB"/>
          </w:rPr>
          <w:del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delInstrText>
        </w:r>
      </w:del>
      <w:r w:rsidRPr="004A447D">
        <w:rPr>
          <w:noProof/>
          <w:lang w:val="en-GB"/>
        </w:rPr>
        <w:fldChar w:fldCharType="separate"/>
      </w:r>
      <w:ins w:id="71" w:author="Heino, Matti T J" w:date="2018-08-05T23:08:00Z">
        <w:r w:rsidR="00652E1F" w:rsidRPr="00652E1F">
          <w:rPr>
            <w:lang w:val="en-US"/>
          </w:rPr>
          <w:t>[38]</w:t>
        </w:r>
      </w:ins>
      <w:del w:id="72" w:author="Heino, Matti T J" w:date="2018-08-05T23:08:00Z">
        <w:r w:rsidR="00786C9F" w:rsidRPr="00652E1F" w:rsidDel="00652E1F">
          <w:rPr>
            <w:lang w:val="en-US"/>
          </w:rPr>
          <w:delText>[35]</w:delText>
        </w:r>
      </w:del>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ins w:id="73" w:author="Heino, Matti T J" w:date="2018-08-05T23:08:00Z">
        <w:r w:rsidR="00652E1F">
          <w:rPr>
            <w:rStyle w:val="abstract"/>
            <w:noProof/>
            <w:lang w:val="en-GB"/>
          </w:rPr>
          <w:instrText xml:space="preserve"> ADDIN ZOTERO_ITEM CSL_CITATION {"citationID":"4lovmljpk","properties":{"formattedCitation":"[39]","plainCitation":"[39]"},"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ins>
      <w:del w:id="74" w:author="Heino, Matti T J" w:date="2018-08-05T23:07:00Z">
        <w:r w:rsidR="00786C9F" w:rsidDel="00652E1F">
          <w:rPr>
            <w:rStyle w:val="abstract"/>
            <w:noProof/>
            <w:lang w:val="en-GB"/>
          </w:rPr>
          <w:del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delInstrText>
        </w:r>
      </w:del>
      <w:r w:rsidRPr="004A447D">
        <w:rPr>
          <w:rStyle w:val="abstract"/>
          <w:noProof/>
          <w:lang w:val="en-GB"/>
        </w:rPr>
        <w:fldChar w:fldCharType="separate"/>
      </w:r>
      <w:ins w:id="75" w:author="Heino, Matti T J" w:date="2018-08-05T23:08:00Z">
        <w:r w:rsidR="00652E1F" w:rsidRPr="00652E1F">
          <w:rPr>
            <w:lang w:val="en-US"/>
          </w:rPr>
          <w:t>[39]</w:t>
        </w:r>
      </w:ins>
      <w:del w:id="76" w:author="Heino, Matti T J" w:date="2018-08-05T23:08:00Z">
        <w:r w:rsidR="00786C9F" w:rsidRPr="00652E1F" w:rsidDel="00652E1F">
          <w:rPr>
            <w:lang w:val="en-US"/>
          </w:rPr>
          <w:delText>[36]</w:delText>
        </w:r>
      </w:del>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ins w:id="77" w:author="Heino, Matti T J" w:date="2018-08-05T23:08:00Z">
        <w:r w:rsidR="00652E1F">
          <w:rPr>
            <w:rStyle w:val="abstract"/>
            <w:noProof/>
            <w:lang w:val="en-GB"/>
          </w:rPr>
          <w:instrText xml:space="preserve"> ADDIN ZOTERO_ITEM CSL_CITATION {"citationID":"278hkq34jb","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78" w:author="Heino, Matti T J" w:date="2018-08-05T23:07:00Z">
        <w:r w:rsidR="00786C9F" w:rsidDel="00652E1F">
          <w:rPr>
            <w:rStyle w:val="abstract"/>
            <w:noProof/>
            <w:lang w:val="en-GB"/>
          </w:rPr>
          <w:del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005D0AA7" w:rsidRPr="004A447D">
        <w:rPr>
          <w:rStyle w:val="abstract"/>
          <w:noProof/>
          <w:lang w:val="en-GB"/>
        </w:rPr>
        <w:fldChar w:fldCharType="separate"/>
      </w:r>
      <w:ins w:id="79" w:author="Heino, Matti T J" w:date="2018-08-05T23:08:00Z">
        <w:r w:rsidR="00652E1F" w:rsidRPr="00652E1F">
          <w:rPr>
            <w:lang w:val="en-US"/>
          </w:rPr>
          <w:t>[40]</w:t>
        </w:r>
      </w:ins>
      <w:del w:id="80" w:author="Heino, Matti T J" w:date="2018-08-05T23:08:00Z">
        <w:r w:rsidR="00786C9F" w:rsidRPr="00652E1F" w:rsidDel="00652E1F">
          <w:rPr>
            <w:lang w:val="en-US"/>
          </w:rPr>
          <w:delText>[37]</w:delText>
        </w:r>
      </w:del>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81" w:name="_Toc449907547"/>
      <w:r w:rsidRPr="004A447D">
        <w:rPr>
          <w:noProof/>
          <w:lang w:val="en-GB"/>
        </w:rPr>
        <w:t>Outcomes</w:t>
      </w:r>
      <w:bookmarkEnd w:id="81"/>
    </w:p>
    <w:p w14:paraId="171E3926" w14:textId="2B18D993" w:rsidR="00134532" w:rsidRPr="004A447D" w:rsidRDefault="00134532" w:rsidP="009C040A">
      <w:pPr>
        <w:pStyle w:val="Heading3"/>
        <w:rPr>
          <w:noProof/>
          <w:lang w:val="en-GB"/>
        </w:rPr>
      </w:pPr>
      <w:bookmarkStart w:id="82" w:name="_Toc449907548"/>
      <w:r w:rsidRPr="004A447D">
        <w:rPr>
          <w:noProof/>
          <w:lang w:val="en-GB"/>
        </w:rPr>
        <w:t>Primary outcome measures</w:t>
      </w:r>
      <w:bookmarkEnd w:id="82"/>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83"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83"/>
    </w:p>
    <w:p w14:paraId="766045E3" w14:textId="51572CE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Appendix 3</w:t>
      </w:r>
      <w:ins w:id="84" w:author="Heino, Matti T J" w:date="2018-08-01T14:25:00Z">
        <w:r w:rsidR="00DB4831">
          <w:rPr>
            <w:noProof/>
            <w:lang w:val="en-GB"/>
          </w:rPr>
          <w:t>; translation in Appendix 4</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85"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lastRenderedPageBreak/>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86" w:name="_Toc449907550"/>
      <w:r w:rsidRPr="004A447D">
        <w:rPr>
          <w:noProof/>
          <w:lang w:val="en-GB"/>
        </w:rPr>
        <w:t>Statistical analyses</w:t>
      </w:r>
      <w:bookmarkEnd w:id="86"/>
    </w:p>
    <w:p w14:paraId="1A26541C" w14:textId="6025868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ins w:id="87" w:author="Heino, Matti T J" w:date="2018-08-05T23:08:00Z">
        <w:r w:rsidR="00652E1F">
          <w:rPr>
            <w:noProof/>
            <w:lang w:val="en-GB"/>
          </w:rPr>
          <w:instrText xml:space="preserve"> ADDIN ZOTERO_ITEM CSL_CITATION {"citationID":"21ebc7ok6q","properties":{"formattedCitation":"[41, 42]","plainCitation":"[41, 42]"},"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ins>
      <w:del w:id="88" w:author="Heino, Matti T J" w:date="2018-08-05T23:07:00Z">
        <w:r w:rsidR="000C6DC3" w:rsidDel="00652E1F">
          <w:rPr>
            <w:noProof/>
            <w:lang w:val="en-GB"/>
          </w:rPr>
          <w:del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delInstrText>
        </w:r>
      </w:del>
      <w:r w:rsidRPr="004A447D">
        <w:rPr>
          <w:noProof/>
          <w:lang w:val="en-GB"/>
        </w:rPr>
        <w:fldChar w:fldCharType="separate"/>
      </w:r>
      <w:ins w:id="89" w:author="Heino, Matti T J" w:date="2018-08-05T23:08:00Z">
        <w:r w:rsidR="00652E1F" w:rsidRPr="00652E1F">
          <w:rPr>
            <w:lang w:val="en-US"/>
          </w:rPr>
          <w:t>[41, 42]</w:t>
        </w:r>
      </w:ins>
      <w:del w:id="90" w:author="Heino, Matti T J" w:date="2018-08-05T23:08:00Z">
        <w:r w:rsidR="000C6DC3" w:rsidRPr="00652E1F" w:rsidDel="00652E1F">
          <w:rPr>
            <w:lang w:val="en-US"/>
          </w:rPr>
          <w:delText>[38, 39]</w:delText>
        </w:r>
      </w:del>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ins w:id="91" w:author="Heino, Matti T J" w:date="2018-08-05T23:08:00Z">
        <w:r w:rsidR="00652E1F">
          <w:rPr>
            <w:noProof/>
            <w:lang w:val="en-GB"/>
          </w:rPr>
          <w:instrText xml:space="preserve"> ADDIN ZOTERO_ITEM CSL_CITATION {"citationID":"1n98aut44e","properties":{"formattedCitation":"[43]","plainCitation":"[43]"},"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ins>
      <w:del w:id="92" w:author="Heino, Matti T J" w:date="2018-08-05T23:07:00Z">
        <w:r w:rsidR="00786C9F" w:rsidDel="00652E1F">
          <w:rPr>
            <w:noProof/>
            <w:lang w:val="en-GB"/>
          </w:rPr>
          <w:del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delInstrText>
        </w:r>
      </w:del>
      <w:r w:rsidR="006572A1" w:rsidRPr="004A447D">
        <w:rPr>
          <w:noProof/>
          <w:lang w:val="en-GB"/>
        </w:rPr>
        <w:fldChar w:fldCharType="separate"/>
      </w:r>
      <w:ins w:id="93" w:author="Heino, Matti T J" w:date="2018-08-05T23:08:00Z">
        <w:r w:rsidR="00652E1F" w:rsidRPr="00652E1F">
          <w:rPr>
            <w:lang w:val="en-US"/>
          </w:rPr>
          <w:t>[43]</w:t>
        </w:r>
      </w:ins>
      <w:del w:id="94" w:author="Heino, Matti T J" w:date="2018-08-05T23:08:00Z">
        <w:r w:rsidR="00786C9F" w:rsidRPr="00652E1F" w:rsidDel="00652E1F">
          <w:rPr>
            <w:lang w:val="en-US"/>
          </w:rPr>
          <w:delText>[40]</w:delText>
        </w:r>
      </w:del>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ins w:id="95" w:author="Heino, Matti T J" w:date="2018-08-05T23:08:00Z">
        <w:r w:rsidR="00652E1F">
          <w:rPr>
            <w:noProof/>
            <w:lang w:val="en-GB"/>
          </w:rPr>
          <w:instrText xml:space="preserve"> ADDIN ZOTERO_ITEM CSL_CITATION {"citationID":"2qct00s99n","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96" w:author="Heino, Matti T J" w:date="2018-08-05T23:07:00Z">
        <w:r w:rsidR="00786C9F" w:rsidDel="00652E1F">
          <w:rPr>
            <w:noProof/>
            <w:lang w:val="en-GB"/>
          </w:rPr>
          <w:del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1A3902" w:rsidRPr="00C71CDE">
        <w:rPr>
          <w:noProof/>
          <w:lang w:val="en-GB"/>
        </w:rPr>
        <w:fldChar w:fldCharType="separate"/>
      </w:r>
      <w:ins w:id="97" w:author="Heino, Matti T J" w:date="2018-08-05T23:08:00Z">
        <w:r w:rsidR="00652E1F" w:rsidRPr="00652E1F">
          <w:rPr>
            <w:lang w:val="en-US"/>
          </w:rPr>
          <w:t>[44]</w:t>
        </w:r>
      </w:ins>
      <w:del w:id="98" w:author="Heino, Matti T J" w:date="2018-08-05T23:08:00Z">
        <w:r w:rsidR="00786C9F" w:rsidRPr="00652E1F" w:rsidDel="00652E1F">
          <w:rPr>
            <w:lang w:val="en-US"/>
          </w:rPr>
          <w:delText>[41]</w:delText>
        </w:r>
      </w:del>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43862220"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ins w:id="99" w:author="Heino, Matti T J" w:date="2018-08-05T23:08:00Z">
        <w:r w:rsidR="00652E1F">
          <w:rPr>
            <w:noProof/>
            <w:lang w:val="en-GB"/>
          </w:rPr>
          <w:instrText xml:space="preserve"> ADDIN ZOTERO_ITEM CSL_CITATION {"citationID":"121fl70kpe","properties":{"formattedCitation":"[45]","plainCitation":"[45]"},"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ins>
      <w:del w:id="100" w:author="Heino, Matti T J" w:date="2018-08-05T23:07:00Z">
        <w:r w:rsidR="00786C9F" w:rsidDel="00652E1F">
          <w:rPr>
            <w:noProof/>
            <w:lang w:val="en-GB"/>
          </w:rPr>
          <w:del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delInstrText>
        </w:r>
      </w:del>
      <w:r w:rsidR="0096028E" w:rsidRPr="004A447D">
        <w:rPr>
          <w:noProof/>
          <w:lang w:val="en-GB"/>
        </w:rPr>
        <w:fldChar w:fldCharType="separate"/>
      </w:r>
      <w:ins w:id="101" w:author="Heino, Matti T J" w:date="2018-08-05T23:08:00Z">
        <w:r w:rsidR="00652E1F" w:rsidRPr="00652E1F">
          <w:rPr>
            <w:lang w:val="en-US"/>
          </w:rPr>
          <w:t>[45]</w:t>
        </w:r>
      </w:ins>
      <w:del w:id="102" w:author="Heino, Matti T J" w:date="2018-08-05T23:08:00Z">
        <w:r w:rsidR="00786C9F" w:rsidRPr="00652E1F" w:rsidDel="00652E1F">
          <w:rPr>
            <w:lang w:val="en-US"/>
          </w:rPr>
          <w:delText>[42]</w:delText>
        </w:r>
      </w:del>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03" w:author="Heino, Matti T J" w:date="2018-08-05T23:08:00Z">
        <w:r w:rsidR="00652E1F">
          <w:rPr>
            <w:noProof/>
            <w:lang w:val="en-GB"/>
          </w:rPr>
          <w:instrText xml:space="preserve"> ADDIN ZOTERO_ITEM CSL_CITATION {"citationID":"2o6go9a2rd","properties":{"formattedCitation":"[46]","plainCitation":"[46]"},"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ins>
      <w:del w:id="104" w:author="Heino, Matti T J" w:date="2018-08-05T23:07:00Z">
        <w:r w:rsidR="00786C9F" w:rsidDel="00652E1F">
          <w:rPr>
            <w:noProof/>
            <w:lang w:val="en-GB"/>
          </w:rPr>
          <w:del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delInstrText>
        </w:r>
      </w:del>
      <w:r w:rsidR="00F13391" w:rsidRPr="004A447D">
        <w:rPr>
          <w:noProof/>
          <w:lang w:val="en-GB"/>
        </w:rPr>
        <w:fldChar w:fldCharType="separate"/>
      </w:r>
      <w:ins w:id="105" w:author="Heino, Matti T J" w:date="2018-08-05T23:08:00Z">
        <w:r w:rsidR="00652E1F" w:rsidRPr="00652E1F">
          <w:rPr>
            <w:lang w:val="en-US"/>
          </w:rPr>
          <w:t>[46]</w:t>
        </w:r>
      </w:ins>
      <w:del w:id="106" w:author="Heino, Matti T J" w:date="2018-08-05T23:08:00Z">
        <w:r w:rsidR="00786C9F" w:rsidRPr="00652E1F" w:rsidDel="00652E1F">
          <w:rPr>
            <w:lang w:val="en-US"/>
          </w:rPr>
          <w:delText>[43]</w:delText>
        </w:r>
      </w:del>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1CD8F03" w:rsidR="00385E0C" w:rsidRDefault="003D0D00" w:rsidP="000A03AF">
      <w:pPr>
        <w:rPr>
          <w:noProof/>
          <w:lang w:val="en-GB"/>
        </w:rPr>
      </w:pPr>
      <w:r w:rsidRPr="004A447D">
        <w:rPr>
          <w:noProof/>
          <w:lang w:val="en-GB"/>
        </w:rPr>
        <w:lastRenderedPageBreak/>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07" w:author="Heino, Matti T J" w:date="2018-08-05T23:08:00Z">
        <w:r w:rsidR="00652E1F">
          <w:rPr>
            <w:noProof/>
            <w:lang w:val="en-GB"/>
          </w:rPr>
          <w:instrText xml:space="preserve"> ADDIN ZOTERO_ITEM CSL_CITATION {"citationID":"mg60iekck","properties":{"formattedCitation":"[47]","plainCitation":"[47]"},"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ins>
      <w:del w:id="108" w:author="Heino, Matti T J" w:date="2018-08-05T23:07:00Z">
        <w:r w:rsidR="00786C9F" w:rsidDel="00652E1F">
          <w:rPr>
            <w:noProof/>
            <w:lang w:val="en-GB"/>
          </w:rPr>
          <w:del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delInstrText>
        </w:r>
      </w:del>
      <w:r w:rsidR="00F13391" w:rsidRPr="004A447D">
        <w:rPr>
          <w:noProof/>
          <w:lang w:val="en-GB"/>
        </w:rPr>
        <w:fldChar w:fldCharType="separate"/>
      </w:r>
      <w:ins w:id="109" w:author="Heino, Matti T J" w:date="2018-08-05T23:08:00Z">
        <w:r w:rsidR="00652E1F" w:rsidRPr="00652E1F">
          <w:rPr>
            <w:lang w:val="en-US"/>
          </w:rPr>
          <w:t>[47]</w:t>
        </w:r>
      </w:ins>
      <w:del w:id="110" w:author="Heino, Matti T J" w:date="2018-08-05T23:08:00Z">
        <w:r w:rsidR="00786C9F" w:rsidRPr="00652E1F" w:rsidDel="00652E1F">
          <w:rPr>
            <w:lang w:val="en-US"/>
          </w:rPr>
          <w:delText>[44]</w:delText>
        </w:r>
      </w:del>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7DA8ADA"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ins w:id="111" w:author="Heino, Matti T J" w:date="2018-08-05T23:08:00Z">
        <w:r w:rsidR="00652E1F">
          <w:rPr>
            <w:noProof/>
            <w:lang w:val="en-GB"/>
          </w:rPr>
          <w:instrText xml:space="preserve"> ADDIN ZOTERO_ITEM CSL_CITATION {"citationID":"zo6TpyR8","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12" w:author="Heino, Matti T J" w:date="2018-08-05T23:07:00Z">
        <w:r w:rsidR="00786C9F" w:rsidDel="00652E1F">
          <w:rPr>
            <w:noProof/>
            <w:lang w:val="en-GB"/>
          </w:rPr>
          <w:del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F1515C" w:rsidRPr="00C71CDE">
        <w:rPr>
          <w:noProof/>
          <w:lang w:val="en-GB"/>
        </w:rPr>
        <w:fldChar w:fldCharType="separate"/>
      </w:r>
      <w:ins w:id="113" w:author="Heino, Matti T J" w:date="2018-08-05T23:08:00Z">
        <w:r w:rsidR="00652E1F" w:rsidRPr="00652E1F">
          <w:rPr>
            <w:lang w:val="en-US"/>
          </w:rPr>
          <w:t>[44]</w:t>
        </w:r>
      </w:ins>
      <w:del w:id="114" w:author="Heino, Matti T J" w:date="2018-08-05T23:08:00Z">
        <w:r w:rsidR="00786C9F" w:rsidRPr="00652E1F" w:rsidDel="00652E1F">
          <w:rPr>
            <w:lang w:val="en-US"/>
          </w:rPr>
          <w:delText>[41]</w:delText>
        </w:r>
      </w:del>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ins w:id="115" w:author="Heino, Matti T J" w:date="2018-08-05T23:08:00Z">
        <w:r w:rsidR="00652E1F">
          <w:rPr>
            <w:lang w:val="en-US"/>
          </w:rPr>
          <w:instrText xml:space="preserve"> ADDIN ZOTERO_ITEM CSL_CITATION {"citationID":"6mJxdIT7","properties":{"formattedCitation":"[48, 49]","plainCitation":"[48, 49]"},"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ins>
      <w:del w:id="116" w:author="Heino, Matti T J" w:date="2018-08-05T23:07:00Z">
        <w:r w:rsidR="000C6DC3" w:rsidDel="00652E1F">
          <w:rPr>
            <w:lang w:val="en-US"/>
          </w:rPr>
          <w:del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delInstrText>
        </w:r>
      </w:del>
      <w:r w:rsidR="0081645C">
        <w:rPr>
          <w:noProof/>
        </w:rPr>
        <w:fldChar w:fldCharType="separate"/>
      </w:r>
      <w:ins w:id="117" w:author="Heino, Matti T J" w:date="2018-08-05T23:08:00Z">
        <w:r w:rsidR="00652E1F" w:rsidRPr="00652E1F">
          <w:rPr>
            <w:lang w:val="en-US"/>
          </w:rPr>
          <w:t>[48, 49]</w:t>
        </w:r>
      </w:ins>
      <w:del w:id="118" w:author="Heino, Matti T J" w:date="2018-08-05T23:08:00Z">
        <w:r w:rsidR="000C6DC3" w:rsidRPr="00652E1F" w:rsidDel="00652E1F">
          <w:rPr>
            <w:lang w:val="en-US"/>
          </w:rPr>
          <w:delText>[45, 46]</w:delText>
        </w:r>
      </w:del>
      <w:r w:rsidR="0081645C">
        <w:rPr>
          <w:noProof/>
        </w:rPr>
        <w:fldChar w:fldCharType="end"/>
      </w:r>
      <w:r w:rsidRPr="003A5503">
        <w:rPr>
          <w:lang w:val="en-US"/>
        </w:rPr>
        <w:t xml:space="preserve">. </w:t>
      </w:r>
    </w:p>
    <w:p w14:paraId="044A0ECE" w14:textId="4E30A173"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ins w:id="119" w:author="Heino, Matti T J" w:date="2018-08-05T23:08:00Z">
        <w:r w:rsidR="00652E1F">
          <w:rPr>
            <w:noProof/>
            <w:lang w:val="en-GB"/>
          </w:rPr>
          <w:instrText xml:space="preserve"> ADDIN ZOTERO_ITEM CSL_CITATION {"citationID":"t5q1a748l","properties":{"formattedCitation":"{\\rtf [50\\uc0\\u8211{}52]}","plainCitation":"[50–52]"},"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ins>
      <w:del w:id="120" w:author="Heino, Matti T J" w:date="2018-08-05T23:07:00Z">
        <w:r w:rsidR="00786C9F" w:rsidDel="00652E1F">
          <w:rPr>
            <w:noProof/>
            <w:lang w:val="en-GB"/>
          </w:rPr>
          <w:del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delInstrText>
        </w:r>
      </w:del>
      <w:r w:rsidR="00BC63B3">
        <w:rPr>
          <w:noProof/>
          <w:lang w:val="en-GB"/>
        </w:rPr>
        <w:fldChar w:fldCharType="separate"/>
      </w:r>
      <w:ins w:id="121" w:author="Heino, Matti T J" w:date="2018-08-05T23:08:00Z">
        <w:r w:rsidR="00652E1F" w:rsidRPr="00652E1F">
          <w:rPr>
            <w:szCs w:val="24"/>
            <w:lang w:val="en-US"/>
          </w:rPr>
          <w:t>[50–52]</w:t>
        </w:r>
      </w:ins>
      <w:del w:id="122" w:author="Heino, Matti T J" w:date="2018-08-05T23:07:00Z">
        <w:r w:rsidR="00786C9F" w:rsidRPr="00786C9F" w:rsidDel="00652E1F">
          <w:rPr>
            <w:szCs w:val="24"/>
            <w:lang w:val="en-US"/>
          </w:rPr>
          <w:delText>[47–49]</w:delText>
        </w:r>
      </w:del>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ins w:id="123" w:author="Heino, Matti T J" w:date="2018-08-05T23:08:00Z">
        <w:r w:rsidR="00652E1F">
          <w:rPr>
            <w:noProof/>
            <w:lang w:val="en-GB"/>
          </w:rPr>
          <w:instrText xml:space="preserve"> ADDIN ZOTERO_ITEM CSL_CITATION {"citationID":"2h4gnbkva3","properties":{"formattedCitation":"[53]","plainCitation":"[53]"},"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ins>
      <w:del w:id="124" w:author="Heino, Matti T J" w:date="2018-08-05T23:07:00Z">
        <w:r w:rsidR="00786C9F" w:rsidDel="00652E1F">
          <w:rPr>
            <w:noProof/>
            <w:lang w:val="en-GB"/>
          </w:rPr>
          <w:del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delInstrText>
        </w:r>
      </w:del>
      <w:r w:rsidR="00D42A54">
        <w:rPr>
          <w:noProof/>
          <w:lang w:val="en-GB"/>
        </w:rPr>
        <w:fldChar w:fldCharType="separate"/>
      </w:r>
      <w:ins w:id="125" w:author="Heino, Matti T J" w:date="2018-08-05T23:08:00Z">
        <w:r w:rsidR="00652E1F" w:rsidRPr="00652E1F">
          <w:rPr>
            <w:lang w:val="en-US"/>
          </w:rPr>
          <w:t>[53]</w:t>
        </w:r>
      </w:ins>
      <w:del w:id="126" w:author="Heino, Matti T J" w:date="2018-08-05T23:08:00Z">
        <w:r w:rsidR="00786C9F" w:rsidRPr="00652E1F" w:rsidDel="00652E1F">
          <w:rPr>
            <w:lang w:val="en-US"/>
          </w:rPr>
          <w:delText>[50]</w:delText>
        </w:r>
      </w:del>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ins w:id="127" w:author="Heino, Matti T J" w:date="2018-08-05T23:08:00Z">
        <w:r w:rsidR="00652E1F">
          <w:rPr>
            <w:lang w:val="en-US"/>
          </w:rPr>
          <w:instrText xml:space="preserve"> ADDIN ZOTERO_ITEM CSL_CITATION {"citationID":"64hoor6fa","properties":{"formattedCitation":"[54]","plainCitation":"[54]"},"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ins>
      <w:del w:id="128" w:author="Heino, Matti T J" w:date="2018-08-05T23:07:00Z">
        <w:r w:rsidR="00786C9F" w:rsidDel="00652E1F">
          <w:rPr>
            <w:lang w:val="en-US"/>
          </w:rPr>
          <w:del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delInstrText>
        </w:r>
      </w:del>
      <w:r w:rsidR="000839A4">
        <w:fldChar w:fldCharType="separate"/>
      </w:r>
      <w:ins w:id="129" w:author="Heino, Matti T J" w:date="2018-08-05T23:08:00Z">
        <w:r w:rsidR="00652E1F" w:rsidRPr="00652E1F">
          <w:rPr>
            <w:lang w:val="en-US"/>
          </w:rPr>
          <w:t>[54]</w:t>
        </w:r>
      </w:ins>
      <w:del w:id="130" w:author="Heino, Matti T J" w:date="2018-08-05T23:08:00Z">
        <w:r w:rsidR="00786C9F" w:rsidRPr="00652E1F" w:rsidDel="00652E1F">
          <w:rPr>
            <w:lang w:val="en-US"/>
          </w:rPr>
          <w:delText>[51]</w:delText>
        </w:r>
      </w:del>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ins w:id="131" w:author="Heino, Matti T J" w:date="2018-08-05T23:08:00Z">
        <w:r w:rsidR="00652E1F">
          <w:rPr>
            <w:lang w:val="en-US"/>
          </w:rPr>
          <w:instrText xml:space="preserve"> ADDIN ZOTERO_ITEM CSL_CITATION {"citationID":"1e7liia94i","properties":{"formattedCitation":"[55]","plainCitation":"[55]"},"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ins>
      <w:del w:id="132" w:author="Heino, Matti T J" w:date="2018-08-05T23:07:00Z">
        <w:r w:rsidR="00786C9F" w:rsidDel="00652E1F">
          <w:rPr>
            <w:lang w:val="en-US"/>
          </w:rPr>
          <w:del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delInstrText>
        </w:r>
      </w:del>
      <w:r w:rsidR="005F2258">
        <w:fldChar w:fldCharType="separate"/>
      </w:r>
      <w:ins w:id="133" w:author="Heino, Matti T J" w:date="2018-08-05T23:08:00Z">
        <w:r w:rsidR="00652E1F" w:rsidRPr="00652E1F">
          <w:rPr>
            <w:lang w:val="en-US"/>
          </w:rPr>
          <w:t>[55]</w:t>
        </w:r>
      </w:ins>
      <w:del w:id="134" w:author="Heino, Matti T J" w:date="2018-08-05T23:08:00Z">
        <w:r w:rsidR="00786C9F" w:rsidRPr="00652E1F" w:rsidDel="00652E1F">
          <w:rPr>
            <w:lang w:val="en-US"/>
          </w:rPr>
          <w:delText>[52]</w:delText>
        </w:r>
      </w:del>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6C48E9B7" w:rsidR="002F035D" w:rsidRPr="002F035D" w:rsidRDefault="002F035D" w:rsidP="008B7809">
      <w:pPr>
        <w:rPr>
          <w:b/>
          <w:noProof/>
          <w:lang w:val="en-GB"/>
        </w:rPr>
      </w:pPr>
      <w:r w:rsidRPr="002F035D">
        <w:rPr>
          <w:b/>
          <w:noProof/>
          <w:lang w:val="en-GB"/>
        </w:rPr>
        <w:lastRenderedPageBreak/>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ins w:id="135" w:author="Heino, Matti T J" w:date="2018-08-05T23:08:00Z">
        <w:r w:rsidR="00652E1F">
          <w:rPr>
            <w:noProof/>
            <w:lang w:val="en-GB"/>
          </w:rPr>
          <w:instrText xml:space="preserve"> ADDIN ZOTERO_ITEM CSL_CITATION {"citationID":"yLCfSMDx","properties":{"formattedCitation":"[56]","plainCitation":"[56]"},"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ins>
      <w:del w:id="136" w:author="Heino, Matti T J" w:date="2018-08-05T23:07:00Z">
        <w:r w:rsidR="00786C9F" w:rsidDel="00652E1F">
          <w:rPr>
            <w:noProof/>
            <w:lang w:val="en-GB"/>
          </w:rPr>
          <w:del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delInstrText>
        </w:r>
      </w:del>
      <w:r>
        <w:rPr>
          <w:noProof/>
          <w:lang w:val="en-GB"/>
        </w:rPr>
        <w:fldChar w:fldCharType="separate"/>
      </w:r>
      <w:ins w:id="137" w:author="Heino, Matti T J" w:date="2018-08-05T23:08:00Z">
        <w:r w:rsidR="00652E1F" w:rsidRPr="00652E1F">
          <w:rPr>
            <w:lang w:val="en-US"/>
          </w:rPr>
          <w:t>[56]</w:t>
        </w:r>
      </w:ins>
      <w:del w:id="138" w:author="Heino, Matti T J" w:date="2018-08-05T23:08:00Z">
        <w:r w:rsidR="00786C9F" w:rsidRPr="00652E1F" w:rsidDel="00652E1F">
          <w:rPr>
            <w:lang w:val="en-US"/>
          </w:rPr>
          <w:delText>[53]</w:delText>
        </w:r>
      </w:del>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ins w:id="139" w:author="Heino, Matti T J" w:date="2018-08-05T23:08:00Z">
        <w:r w:rsidR="00652E1F">
          <w:rPr>
            <w:noProof/>
            <w:lang w:val="en-GB"/>
          </w:rPr>
          <w:instrText xml:space="preserve"> ADDIN ZOTERO_ITEM CSL_CITATION {"citationID":"2j5girsp1","properties":{"formattedCitation":"[57]","plainCitation":"[57]"},"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ins>
      <w:del w:id="140" w:author="Heino, Matti T J" w:date="2018-08-05T23:07:00Z">
        <w:r w:rsidR="00786C9F" w:rsidDel="00652E1F">
          <w:rPr>
            <w:noProof/>
            <w:lang w:val="en-GB"/>
          </w:rPr>
          <w:del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delInstrText>
        </w:r>
      </w:del>
      <w:r w:rsidR="00D42A54">
        <w:rPr>
          <w:noProof/>
          <w:lang w:val="en-GB"/>
        </w:rPr>
        <w:fldChar w:fldCharType="separate"/>
      </w:r>
      <w:ins w:id="141" w:author="Heino, Matti T J" w:date="2018-08-05T23:08:00Z">
        <w:r w:rsidR="00652E1F" w:rsidRPr="00652E1F">
          <w:rPr>
            <w:lang w:val="en-US"/>
          </w:rPr>
          <w:t>[57]</w:t>
        </w:r>
      </w:ins>
      <w:del w:id="142" w:author="Heino, Matti T J" w:date="2018-08-05T23:08:00Z">
        <w:r w:rsidR="00786C9F" w:rsidRPr="00652E1F" w:rsidDel="00652E1F">
          <w:rPr>
            <w:lang w:val="en-US"/>
          </w:rPr>
          <w:delText>[54]</w:delText>
        </w:r>
      </w:del>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3DDD3A20" w:rsidR="00D40472" w:rsidRDefault="00480F04" w:rsidP="00D40472">
      <w:pPr>
        <w:rPr>
          <w:noProof/>
          <w:lang w:val="en-GB"/>
        </w:rPr>
      </w:pPr>
      <w:bookmarkStart w:id="143"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ins w:id="144" w:author="Heino, Matti T J" w:date="2018-08-05T23:08:00Z">
        <w:r w:rsidR="00652E1F">
          <w:rPr>
            <w:noProof/>
            <w:lang w:val="en-GB"/>
          </w:rPr>
          <w:instrText xml:space="preserve"> ADDIN ZOTERO_ITEM CSL_CITATION {"citationID":"a1odkjpv56s","properties":{"formattedCitation":"[58]","plainCitation":"[58]"},"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ins>
      <w:del w:id="145" w:author="Heino, Matti T J" w:date="2018-08-05T23:07:00Z">
        <w:r w:rsidR="00786C9F" w:rsidDel="00652E1F">
          <w:rPr>
            <w:noProof/>
            <w:lang w:val="en-GB"/>
          </w:rPr>
          <w:del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delInstrText>
        </w:r>
      </w:del>
      <w:r>
        <w:rPr>
          <w:noProof/>
          <w:lang w:val="en-GB"/>
        </w:rPr>
        <w:fldChar w:fldCharType="separate"/>
      </w:r>
      <w:ins w:id="146" w:author="Heino, Matti T J" w:date="2018-08-05T23:08:00Z">
        <w:r w:rsidR="00652E1F" w:rsidRPr="00652E1F">
          <w:t>[58]</w:t>
        </w:r>
      </w:ins>
      <w:del w:id="147" w:author="Heino, Matti T J" w:date="2018-08-05T23:08:00Z">
        <w:r w:rsidR="00786C9F" w:rsidRPr="00652E1F" w:rsidDel="00652E1F">
          <w:delText>[55]</w:delText>
        </w:r>
      </w:del>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43"/>
      <w:r w:rsidR="007812F3" w:rsidRPr="004A447D">
        <w:rPr>
          <w:noProof/>
          <w:lang w:val="en-GB"/>
        </w:rPr>
        <w:t xml:space="preserve"> </w:t>
      </w:r>
      <w:r w:rsidR="00852D38">
        <w:rPr>
          <w:noProof/>
          <w:lang w:val="en-GB"/>
        </w:rPr>
        <w:fldChar w:fldCharType="begin"/>
      </w:r>
      <w:ins w:id="148" w:author="Heino, Matti T J" w:date="2018-08-05T23:08:00Z">
        <w:r w:rsidR="00652E1F">
          <w:rPr>
            <w:noProof/>
            <w:lang w:val="en-GB"/>
          </w:rPr>
          <w:instrText xml:space="preserve"> ADDIN ZOTERO_ITEM CSL_CITATION {"citationID":"a1ss559gt46","properties":{"formattedCitation":"[59]","plainCitation":"[59]"},"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ins>
      <w:del w:id="149" w:author="Heino, Matti T J" w:date="2018-08-05T23:07:00Z">
        <w:r w:rsidR="00786C9F" w:rsidDel="00652E1F">
          <w:rPr>
            <w:noProof/>
            <w:lang w:val="en-GB"/>
          </w:rPr>
          <w:del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delInstrText>
        </w:r>
      </w:del>
      <w:r w:rsidR="00852D38">
        <w:rPr>
          <w:noProof/>
          <w:lang w:val="en-GB"/>
        </w:rPr>
        <w:fldChar w:fldCharType="separate"/>
      </w:r>
      <w:ins w:id="150" w:author="Heino, Matti T J" w:date="2018-08-05T23:08:00Z">
        <w:r w:rsidR="00652E1F" w:rsidRPr="00652E1F">
          <w:rPr>
            <w:lang w:val="en-US"/>
          </w:rPr>
          <w:t>[59]</w:t>
        </w:r>
      </w:ins>
      <w:del w:id="151" w:author="Heino, Matti T J" w:date="2018-08-05T23:08:00Z">
        <w:r w:rsidR="00786C9F" w:rsidRPr="00652E1F" w:rsidDel="00652E1F">
          <w:rPr>
            <w:lang w:val="en-US"/>
          </w:rPr>
          <w:delText>[56]</w:delText>
        </w:r>
      </w:del>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xml:space="preserve">. In brief; our design was </w:t>
      </w:r>
      <w:r w:rsidR="00852D38">
        <w:rPr>
          <w:noProof/>
          <w:lang w:val="en-GB"/>
        </w:rPr>
        <w:lastRenderedPageBreak/>
        <w:t>relatively well-equipped to handle medium-sized effects, but is subject to considerable bias under small effects.</w:t>
      </w:r>
      <w:bookmarkStart w:id="152" w:name="_Toc449907557"/>
    </w:p>
    <w:p w14:paraId="635B7909" w14:textId="74EE45DD" w:rsidR="006D410E" w:rsidRPr="004A447D" w:rsidRDefault="006D410E" w:rsidP="00D40472">
      <w:pPr>
        <w:pStyle w:val="Heading1"/>
      </w:pPr>
      <w:r w:rsidRPr="004A447D">
        <w:t>Results</w:t>
      </w:r>
      <w:bookmarkEnd w:id="152"/>
    </w:p>
    <w:p w14:paraId="6DB4B00B" w14:textId="2BA7B85B" w:rsidR="00B21A09" w:rsidRDefault="00B21A09" w:rsidP="009C040A">
      <w:pPr>
        <w:pStyle w:val="Heading2"/>
        <w:rPr>
          <w:noProof/>
          <w:lang w:val="en-GB"/>
        </w:rPr>
      </w:pPr>
      <w:bookmarkStart w:id="153"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153"/>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154" w:name="_Ref449897319"/>
      <w:bookmarkStart w:id="155"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154"/>
      <w:r w:rsidRPr="004A447D">
        <w:rPr>
          <w:noProof/>
          <w:lang w:val="en-GB"/>
        </w:rPr>
        <w:t>: Sample characteristics.</w:t>
      </w:r>
      <w:bookmarkEnd w:id="155"/>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lastRenderedPageBreak/>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156" w:author="Heino, Matti T J" w:date="2018-07-31T16:03:00Z"/>
          <w:noProof/>
          <w:lang w:val="en-GB"/>
        </w:rPr>
      </w:pPr>
      <w:bookmarkStart w:id="157" w:name="_Toc449907561"/>
      <w:r w:rsidRPr="004A447D">
        <w:rPr>
          <w:noProof/>
          <w:lang w:val="en-GB"/>
        </w:rPr>
        <w:t>Implementation and process measures</w:t>
      </w:r>
      <w:bookmarkEnd w:id="157"/>
    </w:p>
    <w:p w14:paraId="45016449" w14:textId="1BF3EF8C" w:rsidR="000F18A9" w:rsidDel="000F18A9" w:rsidRDefault="00072407" w:rsidP="000F18A9">
      <w:pPr>
        <w:rPr>
          <w:del w:id="158" w:author="Heino, Matti T J" w:date="2018-07-31T16:08:00Z"/>
          <w:moveTo w:id="159" w:author="Heino, Matti T J" w:date="2018-07-31T16:07:00Z"/>
          <w:noProof/>
          <w:lang w:val="en-GB"/>
        </w:rPr>
      </w:pPr>
      <w:ins w:id="160"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161" w:author="Heino, Matti T J" w:date="2018-07-31T16:05:00Z">
        <w:r>
          <w:rPr>
            <w:lang w:val="en-GB"/>
          </w:rPr>
          <w:t xml:space="preserve">any </w:t>
        </w:r>
      </w:ins>
      <w:ins w:id="162" w:author="Heino, Matti T J" w:date="2018-07-31T16:04:00Z">
        <w:r>
          <w:rPr>
            <w:lang w:val="en-GB"/>
          </w:rPr>
          <w:t>groups</w:t>
        </w:r>
      </w:ins>
      <w:ins w:id="163" w:author="Heino, Matti T J" w:date="2018-07-31T16:05:00Z">
        <w:r w:rsidR="000F18A9">
          <w:rPr>
            <w:lang w:val="en-GB"/>
          </w:rPr>
          <w:t>,</w:t>
        </w:r>
      </w:ins>
      <w:ins w:id="164" w:author="Heino, Matti T J" w:date="2018-07-31T16:06:00Z">
        <w:r w:rsidR="000F18A9">
          <w:rPr>
            <w:lang w:val="en-GB"/>
          </w:rPr>
          <w:t xml:space="preserve"> with Bay</w:t>
        </w:r>
      </w:ins>
      <w:ins w:id="165" w:author="Heino, Matti T J" w:date="2018-07-31T16:09:00Z">
        <w:r w:rsidR="000F18A9">
          <w:rPr>
            <w:lang w:val="en-GB"/>
          </w:rPr>
          <w:t>e</w:t>
        </w:r>
      </w:ins>
      <w:ins w:id="166" w:author="Heino, Matti T J" w:date="2018-07-31T16:06:00Z">
        <w:r w:rsidR="000F18A9">
          <w:rPr>
            <w:lang w:val="en-GB"/>
          </w:rPr>
          <w:t xml:space="preserve">s Factors indicating </w:t>
        </w:r>
      </w:ins>
      <w:ins w:id="167" w:author="Heino, Matti T J" w:date="2018-07-31T16:07:00Z">
        <w:r w:rsidR="000F18A9">
          <w:rPr>
            <w:lang w:val="en-GB"/>
          </w:rPr>
          <w:t xml:space="preserve">strong </w:t>
        </w:r>
      </w:ins>
      <w:ins w:id="168" w:author="Heino, Matti T J" w:date="2018-07-31T16:06:00Z">
        <w:r w:rsidR="000F18A9">
          <w:rPr>
            <w:lang w:val="en-GB"/>
          </w:rPr>
          <w:t xml:space="preserve">support </w:t>
        </w:r>
      </w:ins>
      <w:ins w:id="169" w:author="Heino, Matti T J" w:date="2018-07-31T16:07:00Z">
        <w:r w:rsidR="000F18A9">
          <w:rPr>
            <w:lang w:val="en-GB"/>
          </w:rPr>
          <w:t>for the null hypotheses.</w:t>
        </w:r>
      </w:ins>
      <w:ins w:id="170" w:author="Heino, Matti T J" w:date="2018-07-31T16:06:00Z">
        <w:r w:rsidR="000F18A9">
          <w:rPr>
            <w:lang w:val="en-GB"/>
          </w:rPr>
          <w:t xml:space="preserve"> </w:t>
        </w:r>
      </w:ins>
      <w:moveToRangeStart w:id="171" w:author="Heino, Matti T J" w:date="2018-07-31T16:07:00Z" w:name="move520816591"/>
      <w:moveTo w:id="172"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moveTo>
      <w:r w:rsidR="000F18A9">
        <w:rPr>
          <w:noProof/>
          <w:lang w:val="en-GB"/>
        </w:rPr>
      </w:r>
      <w:moveTo w:id="173" w:author="Heino, Matti T J" w:date="2018-07-31T16:07:00Z">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Del="00484625" w:rsidRDefault="000F18A9" w:rsidP="000F18A9">
      <w:pPr>
        <w:rPr>
          <w:del w:id="174" w:author="Heino, Matti T J" w:date="2018-08-06T00:40:00Z"/>
          <w:moveTo w:id="175" w:author="Heino, Matti T J" w:date="2018-07-31T16:07:00Z"/>
          <w:noProof/>
          <w:lang w:val="en-GB" w:eastAsia="zh-CN"/>
        </w:rPr>
      </w:pPr>
      <w:moveTo w:id="176"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moveTo>
      <w:r>
        <w:rPr>
          <w:noProof/>
          <w:lang w:val="en-GB" w:eastAsia="zh-CN"/>
        </w:rPr>
      </w:r>
      <w:moveTo w:id="177" w:author="Heino, Matti T J" w:date="2018-07-31T16:07:00Z">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171"/>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178" w:author="Heino, Matti T J" w:date="2018-07-31T16:07:00Z"/>
          <w:noProof/>
          <w:lang w:val="en-GB"/>
        </w:rPr>
      </w:pPr>
      <w:bookmarkStart w:id="179" w:name="_Toc449907562"/>
      <w:del w:id="180" w:author="Heino, Matti T J" w:date="2018-07-31T16:07:00Z">
        <w:r w:rsidRPr="004A447D" w:rsidDel="000F18A9">
          <w:rPr>
            <w:noProof/>
            <w:lang w:val="en-GB"/>
          </w:rPr>
          <w:delText>Manipulation and contamination check</w:delText>
        </w:r>
        <w:bookmarkEnd w:id="179"/>
      </w:del>
    </w:p>
    <w:p w14:paraId="7A7EA398" w14:textId="65CE1FA2" w:rsidR="008127E3" w:rsidDel="000F18A9" w:rsidRDefault="00816271" w:rsidP="00DD2A5B">
      <w:pPr>
        <w:rPr>
          <w:del w:id="181" w:author="Heino, Matti T J" w:date="2018-07-31T16:07:00Z"/>
          <w:noProof/>
          <w:lang w:val="en-GB"/>
        </w:rPr>
      </w:pPr>
      <w:del w:id="182"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183" w:author="Heino, Matti T J" w:date="2018-07-31T16:07:00Z"/>
          <w:noProof/>
          <w:lang w:val="en-GB"/>
        </w:rPr>
      </w:pPr>
      <w:moveFromRangeStart w:id="184" w:author="Heino, Matti T J" w:date="2018-07-31T16:07:00Z" w:name="move520816591"/>
      <w:moveFrom w:id="185"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moveFrom>
      <w:del w:id="186" w:author="Heino, Matti T J" w:date="2018-07-31T16:07:00Z">
        <w:r w:rsidR="0023479E" w:rsidDel="000F18A9">
          <w:rPr>
            <w:noProof/>
            <w:lang w:val="en-GB"/>
          </w:rPr>
        </w:r>
      </w:del>
      <w:moveFrom w:id="187" w:author="Heino, Matti T J" w:date="2018-07-31T16:07:00Z">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188" w:author="Heino, Matti T J" w:date="2018-07-31T16:07:00Z"/>
          <w:noProof/>
          <w:lang w:val="en-GB" w:eastAsia="zh-CN"/>
        </w:rPr>
      </w:pPr>
      <w:moveFrom w:id="189" w:author="Heino, Matti T J" w:date="2018-07-31T16:07:00Z">
        <w:r w:rsidRPr="004A447D" w:rsidDel="000F18A9">
          <w:rPr>
            <w:noProof/>
            <w:lang w:val="en-GB" w:eastAsia="zh-CN"/>
          </w:rPr>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moveFrom>
      <w:del w:id="190" w:author="Heino, Matti T J" w:date="2018-07-31T16:07:00Z">
        <w:r w:rsidR="00051C90" w:rsidDel="000F18A9">
          <w:rPr>
            <w:noProof/>
            <w:lang w:val="en-GB" w:eastAsia="zh-CN"/>
          </w:rPr>
        </w:r>
      </w:del>
      <w:moveFrom w:id="191" w:author="Heino, Matti T J" w:date="2018-07-31T16:07:00Z">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192" w:author="Heino, Matti T J" w:date="2018-07-31T16:08:00Z"/>
          <w:noProof/>
          <w:lang w:val="en-GB" w:eastAsia="zh-CN"/>
        </w:rPr>
      </w:pPr>
      <w:bookmarkStart w:id="193" w:name="_Toc449907563"/>
      <w:moveFromRangeEnd w:id="184"/>
      <w:del w:id="194" w:author="Heino, Matti T J" w:date="2018-07-31T16:08:00Z">
        <w:r w:rsidRPr="004A447D" w:rsidDel="000F18A9">
          <w:rPr>
            <w:noProof/>
            <w:lang w:val="en-GB" w:eastAsia="zh-CN"/>
          </w:rPr>
          <w:delText>Satisfaction with the message content</w:delText>
        </w:r>
        <w:bookmarkEnd w:id="193"/>
        <w:r w:rsidR="0023479E" w:rsidDel="000F18A9">
          <w:rPr>
            <w:noProof/>
            <w:lang w:val="en-GB" w:eastAsia="zh-CN"/>
          </w:rPr>
          <w:delText xml:space="preserve"> and open comments</w:delText>
        </w:r>
      </w:del>
    </w:p>
    <w:p w14:paraId="37FFF61A" w14:textId="6C0476F5" w:rsidR="007F3521" w:rsidDel="000F18A9" w:rsidRDefault="00014ED0" w:rsidP="00913F09">
      <w:pPr>
        <w:rPr>
          <w:del w:id="195" w:author="Heino, Matti T J" w:date="2018-07-31T16:08:00Z"/>
          <w:noProof/>
          <w:lang w:val="en-GB"/>
        </w:rPr>
      </w:pPr>
      <w:del w:id="196"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197" w:name="_Toc449907564"/>
      <w:r w:rsidRPr="004A447D">
        <w:rPr>
          <w:noProof/>
          <w:lang w:val="en-GB"/>
        </w:rPr>
        <w:t>Wear</w:t>
      </w:r>
      <w:r w:rsidR="006D410E" w:rsidRPr="004A447D">
        <w:rPr>
          <w:noProof/>
          <w:lang w:val="en-GB"/>
        </w:rPr>
        <w:t xml:space="preserve"> time</w:t>
      </w:r>
      <w:r w:rsidRPr="004A447D">
        <w:rPr>
          <w:noProof/>
          <w:lang w:val="en-GB"/>
        </w:rPr>
        <w:t>s</w:t>
      </w:r>
      <w:bookmarkEnd w:id="197"/>
    </w:p>
    <w:p w14:paraId="5A6D1087" w14:textId="77777777" w:rsidR="00025DBB" w:rsidRDefault="00025DBB" w:rsidP="00025DBB">
      <w:pPr>
        <w:pStyle w:val="Heading3"/>
        <w:rPr>
          <w:noProof/>
          <w:lang w:val="en-GB"/>
        </w:rPr>
      </w:pPr>
      <w:bookmarkStart w:id="198"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w:t>
      </w:r>
      <w:r>
        <w:rPr>
          <w:noProof/>
          <w:lang w:val="en-GB"/>
        </w:rPr>
        <w:lastRenderedPageBreak/>
        <w:t xml:space="preserve">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w:t>
      </w:r>
      <w:commentRangeStart w:id="199"/>
      <w:r>
        <w:rPr>
          <w:noProof/>
          <w:lang w:val="en-GB"/>
        </w:rPr>
        <w:t xml:space="preserve">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commentRangeEnd w:id="199"/>
      <w:r w:rsidR="00814A9C">
        <w:rPr>
          <w:rStyle w:val="CommentReference"/>
        </w:rPr>
        <w:commentReference w:id="199"/>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198"/>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 xml:space="preserve">=6.96 (Poisson sampling, prior </w:t>
      </w:r>
      <w:r w:rsidRPr="004A447D">
        <w:rPr>
          <w:noProof/>
          <w:lang w:val="en-GB"/>
        </w:rPr>
        <w:lastRenderedPageBreak/>
        <w:t>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w:t>
      </w:r>
      <w:commentRangeStart w:id="200"/>
      <w:r w:rsidR="000B1646">
        <w:rPr>
          <w:noProof/>
          <w:lang w:val="en-GB"/>
        </w:rPr>
        <w:t>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commentRangeEnd w:id="200"/>
      <w:r w:rsidR="00814A9C">
        <w:rPr>
          <w:rStyle w:val="CommentReference"/>
        </w:rPr>
        <w:commentReference w:id="200"/>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201" w:name="_Toc449907566"/>
      <w:r w:rsidRPr="004A447D">
        <w:rPr>
          <w:noProof/>
          <w:lang w:val="en-GB"/>
        </w:rPr>
        <w:t>Dose dependence</w:t>
      </w:r>
      <w:bookmarkEnd w:id="201"/>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02" w:name="_Toc449907568"/>
      <w:r w:rsidRPr="004A447D">
        <w:lastRenderedPageBreak/>
        <w:t>Discussion</w:t>
      </w:r>
      <w:bookmarkEnd w:id="202"/>
    </w:p>
    <w:p w14:paraId="418F2983" w14:textId="6F8D8126" w:rsidR="00256340" w:rsidRPr="00823E64" w:rsidRDefault="00ED4DCD" w:rsidP="008571CC">
      <w:pPr>
        <w:rPr>
          <w:noProof/>
          <w:color w:val="000000"/>
          <w:lang w:val="en-US"/>
        </w:rPr>
      </w:pPr>
      <w:ins w:id="203" w:author="Heino, Matti T J" w:date="2018-08-05T23:23:00Z">
        <w:r w:rsidRPr="00ED4DCD">
          <w:rPr>
            <w:color w:val="000000"/>
            <w:lang w:val="en-US"/>
          </w:rPr>
          <w:t>In an attempt to improve measurement of physical activity and sedentary behaviour—key public health issues—t</w:t>
        </w:r>
      </w:ins>
      <w:del w:id="204" w:author="Heino, Matti T J" w:date="2018-08-05T23:23:00Z">
        <w:r w:rsidR="00FA0493" w:rsidDel="00ED4DCD">
          <w:rPr>
            <w:noProof/>
            <w:color w:val="000000"/>
            <w:lang w:val="en-GB"/>
          </w:rPr>
          <w:delText>T</w:delText>
        </w:r>
      </w:del>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205" w:author="Heino, Matti T J" w:date="2018-08-01T18:04:00Z">
        <w:r w:rsidR="008571CC" w:rsidRPr="004A447D" w:rsidDel="00B92047">
          <w:rPr>
            <w:noProof/>
            <w:color w:val="000000"/>
            <w:lang w:val="en-GB"/>
          </w:rPr>
          <w:delText xml:space="preserve">in </w:delText>
        </w:r>
      </w:del>
      <w:ins w:id="206"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 xml:space="preserve">the </w:t>
      </w:r>
      <w:ins w:id="207" w:author="Heino, Matti T J" w:date="2018-08-05T22:55:00Z">
        <w:r w:rsidR="009C0D5B">
          <w:rPr>
            <w:noProof/>
            <w:color w:val="000000"/>
            <w:lang w:val="en-GB"/>
          </w:rPr>
          <w:t xml:space="preserve">first two </w:t>
        </w:r>
      </w:ins>
      <w:ins w:id="208" w:author="Heino, Matti T J" w:date="2018-08-05T22:59:00Z">
        <w:r w:rsidR="005103E5">
          <w:rPr>
            <w:noProof/>
            <w:color w:val="000000"/>
            <w:lang w:val="en-GB"/>
          </w:rPr>
          <w:t xml:space="preserve">recruitment </w:t>
        </w:r>
      </w:ins>
      <w:ins w:id="209" w:author="Heino, Matti T J" w:date="2018-08-05T22:55:00Z">
        <w:r w:rsidR="009C0D5B">
          <w:rPr>
            <w:noProof/>
            <w:color w:val="000000"/>
            <w:lang w:val="en-GB"/>
          </w:rPr>
          <w:t xml:space="preserve">waves of the </w:t>
        </w:r>
      </w:ins>
      <w:r w:rsidR="008571CC" w:rsidRPr="004A447D">
        <w:rPr>
          <w:noProof/>
          <w:color w:val="000000"/>
          <w:lang w:val="en-GB"/>
        </w:rPr>
        <w:t>Let’s Move It trial</w:t>
      </w:r>
      <w:del w:id="210" w:author="Heino, Matti T J" w:date="2018-08-05T22:55:00Z">
        <w:r w:rsidR="00A57787" w:rsidRPr="004A447D" w:rsidDel="009C0D5B">
          <w:rPr>
            <w:noProof/>
            <w:color w:val="000000"/>
            <w:lang w:val="en-GB"/>
          </w:rPr>
          <w:delText xml:space="preserve"> internal pilot study</w:delText>
        </w:r>
      </w:del>
      <w:ins w:id="211" w:author="Heino, Matti T J" w:date="2018-08-05T23:22:00Z">
        <w:r>
          <w:rPr>
            <w:noProof/>
            <w:color w:val="000000"/>
            <w:lang w:val="en-GB"/>
          </w:rPr>
          <w:t>.</w:t>
        </w:r>
      </w:ins>
      <w:ins w:id="212" w:author="Heino, Matti T J" w:date="2018-08-05T23:24:00Z">
        <w:r>
          <w:rPr>
            <w:noProof/>
            <w:color w:val="000000"/>
            <w:lang w:val="en-GB"/>
          </w:rPr>
          <w:t xml:space="preserve"> </w:t>
        </w:r>
      </w:ins>
      <w:del w:id="213" w:author="Heino, Matti T J" w:date="2018-08-05T23:22:00Z">
        <w:r w:rsidR="008571CC" w:rsidRPr="004A447D" w:rsidDel="00ED4DCD">
          <w:rPr>
            <w:noProof/>
            <w:color w:val="000000"/>
            <w:lang w:val="en-GB"/>
          </w:rPr>
          <w:delText xml:space="preserve">, </w:delText>
        </w:r>
        <w:r w:rsidR="00A57787" w:rsidRPr="004A447D" w:rsidDel="00ED4DCD">
          <w:rPr>
            <w:noProof/>
            <w:color w:val="000000"/>
            <w:lang w:val="en-GB"/>
          </w:rPr>
          <w:delText>and specifically</w:delText>
        </w:r>
      </w:del>
      <w:ins w:id="214" w:author="Heino, Matti T J" w:date="2018-08-05T23:22:00Z">
        <w:r>
          <w:rPr>
            <w:noProof/>
            <w:color w:val="000000"/>
            <w:lang w:val="en-GB"/>
          </w:rPr>
          <w:t>S</w:t>
        </w:r>
        <w:r w:rsidRPr="004A447D">
          <w:rPr>
            <w:noProof/>
            <w:color w:val="000000"/>
            <w:lang w:val="en-GB"/>
          </w:rPr>
          <w:t>pecifically</w:t>
        </w:r>
      </w:ins>
      <w:r w:rsidR="00A57787" w:rsidRPr="004A447D">
        <w:rPr>
          <w:noProof/>
          <w:color w:val="000000"/>
          <w:lang w:val="en-GB"/>
        </w:rPr>
        <w:t>,</w:t>
      </w:r>
      <w:r w:rsidR="00B4685B" w:rsidRPr="004A447D">
        <w:rPr>
          <w:noProof/>
          <w:color w:val="000000"/>
          <w:lang w:val="en-GB"/>
        </w:rPr>
        <w:t xml:space="preserve"> </w:t>
      </w:r>
      <w:ins w:id="215" w:author="Heino, Matti T J" w:date="2018-08-05T23:22:00Z">
        <w:r>
          <w:rPr>
            <w:noProof/>
            <w:color w:val="000000"/>
            <w:lang w:val="en-GB"/>
          </w:rPr>
          <w:t xml:space="preserve">it </w:t>
        </w:r>
      </w:ins>
      <w:r w:rsidR="00256340">
        <w:rPr>
          <w:noProof/>
          <w:color w:val="000000"/>
          <w:lang w:val="en-GB"/>
        </w:rPr>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216" w:author="Heino, Matti T J" w:date="2018-07-31T16:43:00Z">
        <w:r w:rsidR="00CC2FBC">
          <w:rPr>
            <w:noProof/>
            <w:color w:val="000000"/>
            <w:lang w:val="en-GB"/>
          </w:rPr>
          <w:t xml:space="preserve"> (see</w:t>
        </w:r>
      </w:ins>
      <w:ins w:id="217"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218" w:author="Heino, Matti T J" w:date="2018-07-31T16:49:00Z">
        <w:r w:rsidR="00CC2FBC">
          <w:rPr>
            <w:noProof/>
            <w:color w:val="000000"/>
            <w:lang w:val="en-GB"/>
          </w:rPr>
          <w:t>).</w:t>
        </w:r>
      </w:ins>
      <w:del w:id="219" w:author="Heino, Matti T J" w:date="2018-07-31T16:44:00Z">
        <w:r w:rsidR="00695128" w:rsidRPr="00CC2FBC" w:rsidDel="00CC2FBC">
          <w:rPr>
            <w:noProof/>
            <w:color w:val="000000"/>
            <w:lang w:val="en-GB"/>
          </w:rPr>
          <w:delText>.</w:delText>
        </w:r>
      </w:del>
      <w:ins w:id="220" w:author="Heino, Matti T J" w:date="2018-07-31T16:22:00Z">
        <w:r w:rsidR="003031F0">
          <w:rPr>
            <w:noProof/>
            <w:color w:val="000000"/>
            <w:lang w:val="en-GB"/>
          </w:rPr>
          <w:t xml:space="preserve"> </w:t>
        </w:r>
      </w:ins>
      <w:ins w:id="221" w:author="Heino, Matti T J" w:date="2018-07-31T17:09:00Z">
        <w:r w:rsidR="00823E64">
          <w:rPr>
            <w:noProof/>
            <w:color w:val="000000"/>
            <w:lang w:val="en-GB"/>
          </w:rPr>
          <w:t xml:space="preserve">As it is neither logically </w:t>
        </w:r>
      </w:ins>
      <w:ins w:id="222" w:author="Heino, Matti T J" w:date="2018-07-31T17:12:00Z">
        <w:r w:rsidR="00823E64">
          <w:rPr>
            <w:noProof/>
            <w:color w:val="000000"/>
            <w:lang w:val="en-GB"/>
          </w:rPr>
          <w:t>n</w:t>
        </w:r>
      </w:ins>
      <w:ins w:id="223" w:author="Heino, Matti T J" w:date="2018-07-31T17:09:00Z">
        <w:r w:rsidR="00823E64">
          <w:rPr>
            <w:noProof/>
            <w:color w:val="000000"/>
            <w:lang w:val="en-GB"/>
          </w:rPr>
          <w:t xml:space="preserve">or statistically </w:t>
        </w:r>
      </w:ins>
      <w:ins w:id="224" w:author="Heino, Matti T J" w:date="2018-07-31T17:12:00Z">
        <w:r w:rsidR="00823E64">
          <w:rPr>
            <w:noProof/>
            <w:color w:val="000000"/>
            <w:lang w:val="en-GB"/>
          </w:rPr>
          <w:t xml:space="preserve">appropriate </w:t>
        </w:r>
      </w:ins>
      <w:ins w:id="225" w:author="Heino, Matti T J" w:date="2018-07-31T17:09:00Z">
        <w:r w:rsidR="00823E64">
          <w:rPr>
            <w:noProof/>
            <w:color w:val="000000"/>
            <w:lang w:val="en-GB"/>
          </w:rPr>
          <w:t xml:space="preserve">to </w:t>
        </w:r>
      </w:ins>
      <w:ins w:id="226" w:author="Heino, Matti T J" w:date="2018-07-31T17:10:00Z">
        <w:r w:rsidR="00823E64">
          <w:rPr>
            <w:noProof/>
            <w:color w:val="000000"/>
            <w:lang w:val="en-GB"/>
          </w:rPr>
          <w:t>conclude the absence of an effect from a non-significant hypothesis test</w:t>
        </w:r>
      </w:ins>
      <w:ins w:id="227" w:author="Heino, Matti T J" w:date="2018-07-31T17:12:00Z">
        <w:r w:rsidR="00823E64">
          <w:rPr>
            <w:noProof/>
            <w:color w:val="000000"/>
            <w:lang w:val="en-GB"/>
          </w:rPr>
          <w:t xml:space="preserve"> </w:t>
        </w:r>
        <w:r w:rsidR="00823E64">
          <w:rPr>
            <w:noProof/>
            <w:color w:val="000000"/>
            <w:lang w:val="en-GB"/>
          </w:rPr>
          <w:fldChar w:fldCharType="begin"/>
        </w:r>
      </w:ins>
      <w:ins w:id="228" w:author="Heino, Matti T J" w:date="2018-08-05T23:08:00Z">
        <w:r w:rsidR="00652E1F">
          <w:rPr>
            <w:noProof/>
            <w:color w:val="000000"/>
            <w:lang w:val="en-GB"/>
          </w:rPr>
          <w:instrText xml:space="preserve"> ADDIN ZOTERO_ITEM CSL_CITATION {"citationID":"a1ta66njkoj","properties":{"formattedCitation":"[60, 61]","plainCitation":"[60, 61]"},"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ins>
      <w:ins w:id="229" w:author="Heino, Matti T J" w:date="2018-07-31T17:12:00Z">
        <w:r w:rsidR="00823E64">
          <w:rPr>
            <w:noProof/>
            <w:color w:val="000000"/>
            <w:lang w:val="en-GB"/>
          </w:rPr>
          <w:fldChar w:fldCharType="separate"/>
        </w:r>
      </w:ins>
      <w:ins w:id="230" w:author="Heino, Matti T J" w:date="2018-08-05T23:08:00Z">
        <w:r w:rsidR="00652E1F" w:rsidRPr="00652E1F">
          <w:rPr>
            <w:lang w:val="en-US"/>
          </w:rPr>
          <w:t>[60, 61]</w:t>
        </w:r>
      </w:ins>
      <w:ins w:id="231" w:author="Heino, Matti T J" w:date="2018-07-31T17:12:00Z">
        <w:r w:rsidR="00823E64">
          <w:rPr>
            <w:noProof/>
            <w:color w:val="000000"/>
            <w:lang w:val="en-GB"/>
          </w:rPr>
          <w:fldChar w:fldCharType="end"/>
        </w:r>
      </w:ins>
      <w:ins w:id="232" w:author="Heino, Matti T J" w:date="2018-07-31T17:10:00Z">
        <w:r w:rsidR="00823E64">
          <w:rPr>
            <w:noProof/>
            <w:color w:val="000000"/>
            <w:lang w:val="en-GB"/>
          </w:rPr>
          <w:t xml:space="preserve">, we hope the analyses </w:t>
        </w:r>
      </w:ins>
      <w:ins w:id="233" w:author="Heino, Matti T J" w:date="2018-07-31T17:15:00Z">
        <w:r w:rsidR="00823E64" w:rsidRPr="00823E64">
          <w:rPr>
            <w:iCs/>
            <w:color w:val="000000"/>
            <w:lang w:val="en-US"/>
          </w:rPr>
          <w:t>contribute to</w:t>
        </w:r>
      </w:ins>
      <w:ins w:id="234" w:author="Heino, Matti T J" w:date="2018-07-31T16:45:00Z">
        <w:r w:rsidR="00CC2FBC">
          <w:rPr>
            <w:noProof/>
            <w:color w:val="000000"/>
            <w:lang w:val="en-GB"/>
          </w:rPr>
          <w:t xml:space="preserve"> a long-overdue </w:t>
        </w:r>
      </w:ins>
      <w:ins w:id="235" w:author="Heino, Matti T J" w:date="2018-07-31T17:13:00Z">
        <w:r w:rsidR="00823E64">
          <w:rPr>
            <w:noProof/>
            <w:color w:val="000000"/>
            <w:lang w:val="en-GB"/>
          </w:rPr>
          <w:t xml:space="preserve">inferential </w:t>
        </w:r>
      </w:ins>
      <w:ins w:id="236" w:author="Heino, Matti T J" w:date="2018-07-31T16:45:00Z">
        <w:r w:rsidR="00CC2FBC">
          <w:rPr>
            <w:noProof/>
            <w:color w:val="000000"/>
            <w:lang w:val="en-GB"/>
          </w:rPr>
          <w:t>development in the field</w:t>
        </w:r>
      </w:ins>
      <w:del w:id="237"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238" w:author="Heino, Matti T J" w:date="2018-07-31T16:48:00Z">
        <w:r w:rsidR="00CC2FBC">
          <w:rPr>
            <w:noProof/>
            <w:color w:val="000000"/>
            <w:lang w:val="en-GB"/>
          </w:rPr>
          <w:t>.</w:t>
        </w:r>
      </w:ins>
      <w:ins w:id="239" w:author="Heino, Matti T J" w:date="2018-07-31T17:09:00Z">
        <w:r w:rsidR="00823E64" w:rsidRPr="00823E64">
          <w:rPr>
            <w:lang w:val="en-US"/>
          </w:rPr>
          <w:t xml:space="preserve"> </w:t>
        </w:r>
      </w:ins>
    </w:p>
    <w:p w14:paraId="777DEFF6" w14:textId="38AF0475"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240" w:author="Heino, Matti T J" w:date="2018-08-01T14:27:00Z">
        <w:r w:rsidDel="002436AE">
          <w:rPr>
            <w:noProof/>
            <w:color w:val="000000"/>
            <w:lang w:val="en-GB"/>
          </w:rPr>
          <w:delText>. This</w:delText>
        </w:r>
      </w:del>
      <w:r>
        <w:rPr>
          <w:noProof/>
          <w:color w:val="000000"/>
          <w:lang w:val="en-GB"/>
        </w:rPr>
        <w:t xml:space="preserve">, </w:t>
      </w:r>
      <w:ins w:id="241"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242"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w:t>
      </w:r>
      <w:del w:id="243" w:author="Keegan Knittle" w:date="2018-08-02T13:36:00Z">
        <w:r w:rsidDel="005D5AF2">
          <w:rPr>
            <w:noProof/>
            <w:color w:val="000000"/>
            <w:lang w:val="en-GB"/>
          </w:rPr>
          <w:delText xml:space="preserve">for example </w:delText>
        </w:r>
      </w:del>
      <w:r>
        <w:rPr>
          <w:noProof/>
          <w:color w:val="000000"/>
          <w:lang w:val="en-GB"/>
        </w:rPr>
        <w:t xml:space="preserve">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534F5768"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w:t>
      </w:r>
      <w:del w:id="244" w:author="Keegan Knittle" w:date="2018-08-02T13:37:00Z">
        <w:r w:rsidRPr="004A447D" w:rsidDel="00E017D9">
          <w:rPr>
            <w:noProof/>
            <w:lang w:val="en-GB"/>
          </w:rPr>
          <w:delText xml:space="preserve"> now</w:delText>
        </w:r>
      </w:del>
      <w:r w:rsidRPr="004A447D">
        <w:rPr>
          <w:noProof/>
          <w:lang w:val="en-GB"/>
        </w:rPr>
        <w:t>, the contextual framework of the effect remains unclear</w:t>
      </w:r>
      <w:del w:id="245" w:author="Keegan Knittle" w:date="2018-08-02T13:37:00Z">
        <w:r w:rsidRPr="004A447D" w:rsidDel="00E017D9">
          <w:rPr>
            <w:noProof/>
            <w:lang w:val="en-GB"/>
          </w:rPr>
          <w:delText xml:space="preserve"> to an extent</w:delText>
        </w:r>
      </w:del>
      <w:r w:rsidRPr="004A447D">
        <w:rPr>
          <w:noProof/>
          <w:lang w:val="en-GB"/>
        </w:rPr>
        <w:t xml:space="preserve">. Thus, </w:t>
      </w:r>
      <w:del w:id="246" w:author="Keegan Knittle" w:date="2018-08-02T13:38:00Z">
        <w:r w:rsidRPr="004A447D" w:rsidDel="00E017D9">
          <w:rPr>
            <w:noProof/>
            <w:lang w:val="en-GB"/>
          </w:rPr>
          <w:delText>the pool of</w:delText>
        </w:r>
      </w:del>
      <w:ins w:id="247" w:author="Keegan Knittle" w:date="2018-08-02T13:38:00Z">
        <w:r w:rsidR="00E017D9">
          <w:rPr>
            <w:noProof/>
            <w:lang w:val="en-GB"/>
          </w:rPr>
          <w:t>many</w:t>
        </w:r>
      </w:ins>
      <w:r w:rsidRPr="004A447D">
        <w:rPr>
          <w:noProof/>
          <w:lang w:val="en-GB"/>
        </w:rPr>
        <w:t xml:space="preserve"> possible reasons </w:t>
      </w:r>
      <w:ins w:id="248" w:author="Keegan Knittle" w:date="2018-08-02T13:38:00Z">
        <w:r w:rsidR="00E017D9">
          <w:rPr>
            <w:noProof/>
            <w:lang w:val="en-GB"/>
          </w:rPr>
          <w:t xml:space="preserve">could explain </w:t>
        </w:r>
      </w:ins>
      <w:del w:id="249" w:author="Keegan Knittle" w:date="2018-08-02T13:38:00Z">
        <w:r w:rsidRPr="004A447D" w:rsidDel="00E017D9">
          <w:rPr>
            <w:noProof/>
            <w:lang w:val="en-GB"/>
          </w:rPr>
          <w:delText xml:space="preserve">for </w:delText>
        </w:r>
      </w:del>
      <w:ins w:id="250" w:author="Keegan Knittle" w:date="2018-08-02T13:38:00Z">
        <w:r w:rsidR="00E017D9">
          <w:rPr>
            <w:noProof/>
            <w:lang w:val="en-GB"/>
          </w:rPr>
          <w:t xml:space="preserve">the </w:t>
        </w:r>
      </w:ins>
      <w:r w:rsidRPr="004A447D">
        <w:rPr>
          <w:noProof/>
          <w:lang w:val="en-GB"/>
        </w:rPr>
        <w:t xml:space="preserve">null results </w:t>
      </w:r>
      <w:ins w:id="251" w:author="Keegan Knittle" w:date="2018-08-02T13:38:00Z">
        <w:r w:rsidR="00E017D9">
          <w:rPr>
            <w:noProof/>
            <w:lang w:val="en-GB"/>
          </w:rPr>
          <w:t xml:space="preserve">obtained </w:t>
        </w:r>
      </w:ins>
      <w:r w:rsidRPr="004A447D">
        <w:rPr>
          <w:noProof/>
          <w:lang w:val="en-GB"/>
        </w:rPr>
        <w:t>i</w:t>
      </w:r>
      <w:ins w:id="252" w:author="Keegan Knittle" w:date="2018-08-02T13:38:00Z">
        <w:r w:rsidR="00E017D9">
          <w:rPr>
            <w:noProof/>
            <w:lang w:val="en-GB"/>
          </w:rPr>
          <w:t xml:space="preserve">n this study, including </w:t>
        </w:r>
      </w:ins>
      <w:del w:id="253" w:author="Keegan Knittle" w:date="2018-08-02T13:38:00Z">
        <w:r w:rsidRPr="004A447D" w:rsidDel="00E017D9">
          <w:rPr>
            <w:noProof/>
            <w:lang w:val="en-GB"/>
          </w:rPr>
          <w:delText xml:space="preserve">s vast. These reasons would include e.g. </w:delText>
        </w:r>
      </w:del>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w:t>
      </w:r>
      <w:r w:rsidRPr="004A447D">
        <w:rPr>
          <w:noProof/>
          <w:lang w:val="en-GB"/>
        </w:rPr>
        <w:lastRenderedPageBreak/>
        <w:t xml:space="preserve">factors varying in plausibility </w:t>
      </w:r>
      <w:ins w:id="254" w:author="Heino, Matti T J" w:date="2018-08-05T23:28:00Z">
        <w:r w:rsidR="005B2347">
          <w:rPr>
            <w:noProof/>
            <w:lang w:val="en-GB"/>
          </w:rPr>
          <w:t xml:space="preserve">– </w:t>
        </w:r>
      </w:ins>
      <w:del w:id="255" w:author="Heino, Matti T J" w:date="2018-08-05T23:28:00Z">
        <w:r w:rsidRPr="004A447D" w:rsidDel="005B2347">
          <w:rPr>
            <w:noProof/>
            <w:lang w:val="en-GB"/>
          </w:rPr>
          <w:delText>(</w:delText>
        </w:r>
      </w:del>
      <w:del w:id="256" w:author="Heino, Matti T J" w:date="2018-08-05T23:27:00Z">
        <w:r w:rsidRPr="004A447D" w:rsidDel="005B2347">
          <w:rPr>
            <w:noProof/>
            <w:lang w:val="en-GB"/>
          </w:rPr>
          <w:delText>ranging from demographic factors to the presence of copy machines</w:delText>
        </w:r>
      </w:del>
      <w:ins w:id="257" w:author="Heino, Matti T J" w:date="2018-08-05T23:27:00Z">
        <w:r w:rsidR="005B2347">
          <w:rPr>
            <w:noProof/>
            <w:lang w:val="en-GB"/>
          </w:rPr>
          <w:t xml:space="preserve">demographic factors, </w:t>
        </w:r>
      </w:ins>
      <w:ins w:id="258" w:author="Heino, Matti T J" w:date="2018-08-05T23:30:00Z">
        <w:r w:rsidR="005B2347">
          <w:rPr>
            <w:noProof/>
            <w:lang w:val="en-GB"/>
          </w:rPr>
          <w:t>the target behaviour,</w:t>
        </w:r>
      </w:ins>
      <w:ins w:id="259" w:author="Heino, Matti T J" w:date="2018-08-05T23:31:00Z">
        <w:r w:rsidR="005B2347">
          <w:rPr>
            <w:noProof/>
            <w:lang w:val="en-GB"/>
          </w:rPr>
          <w:t xml:space="preserve"> contextualised cognitive processes and so forth</w:t>
        </w:r>
      </w:ins>
      <w:del w:id="260" w:author="Heino, Matti T J" w:date="2018-08-05T23:28:00Z">
        <w:r w:rsidRPr="004A447D" w:rsidDel="005B2347">
          <w:rPr>
            <w:noProof/>
            <w:lang w:val="en-GB"/>
          </w:rPr>
          <w:delText>)</w:delText>
        </w:r>
      </w:del>
      <w:r w:rsidRPr="004A447D">
        <w:rPr>
          <w:noProof/>
          <w:lang w:val="en-GB"/>
        </w:rPr>
        <w:t xml:space="preserve">. </w:t>
      </w:r>
    </w:p>
    <w:p w14:paraId="0FF82936" w14:textId="426F7FAC" w:rsidR="00CF2F28" w:rsidRPr="004A447D" w:rsidDel="00471F5E" w:rsidRDefault="00127EED" w:rsidP="008571CC">
      <w:pPr>
        <w:rPr>
          <w:del w:id="261" w:author="Heino, Matti T J" w:date="2018-07-31T16:31:00Z"/>
          <w:noProof/>
          <w:color w:val="000000"/>
          <w:lang w:val="en-GB"/>
        </w:rPr>
      </w:pPr>
      <w:commentRangeStart w:id="262"/>
      <w:del w:id="263" w:author="Heino, Matti T J" w:date="2018-07-31T16:31:00Z">
        <w:r w:rsidRPr="004A447D" w:rsidDel="00471F5E">
          <w:rPr>
            <w:noProof/>
            <w:color w:val="000000"/>
            <w:lang w:val="en-GB"/>
          </w:rPr>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commentRangeEnd w:id="262"/>
      <w:r w:rsidR="002C3DB0">
        <w:rPr>
          <w:rStyle w:val="CommentReference"/>
        </w:rPr>
        <w:commentReference w:id="262"/>
      </w:r>
    </w:p>
    <w:p w14:paraId="19D4E1C9" w14:textId="50ACEB22" w:rsidR="00127EED" w:rsidRPr="004A447D" w:rsidDel="00D6767F" w:rsidRDefault="00127EED" w:rsidP="008571CC">
      <w:pPr>
        <w:rPr>
          <w:del w:id="264" w:author="Heino, Matti T J" w:date="2018-07-31T15:55:00Z"/>
          <w:noProof/>
          <w:color w:val="000000"/>
          <w:lang w:val="en-GB"/>
        </w:rPr>
      </w:pPr>
      <w:commentRangeStart w:id="265"/>
      <w:del w:id="266"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commentRangeEnd w:id="265"/>
      <w:r w:rsidR="002C3DB0">
        <w:rPr>
          <w:rStyle w:val="CommentReference"/>
        </w:rPr>
        <w:commentReference w:id="265"/>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2B27BDCF"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ins w:id="267" w:author="Heino, Matti T J" w:date="2018-08-05T23:08:00Z">
        <w:r w:rsidR="00652E1F">
          <w:rPr>
            <w:noProof/>
            <w:lang w:val="en-GB"/>
          </w:rPr>
          <w:instrText xml:space="preserve"> ADDIN ZOTERO_ITEM CSL_CITATION {"citationID":"ahl29ercjc","properties":{"formattedCitation":"[62]","plainCitation":"[62]"},"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ins>
      <w:del w:id="268" w:author="Heino, Matti T J" w:date="2018-08-05T23:07:00Z">
        <w:r w:rsidR="00CC2FBC" w:rsidDel="00652E1F">
          <w:rPr>
            <w:noProof/>
            <w:lang w:val="en-GB"/>
          </w:rPr>
          <w:del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delInstrText>
        </w:r>
      </w:del>
      <w:r w:rsidR="006B68F2">
        <w:rPr>
          <w:noProof/>
          <w:lang w:val="en-GB"/>
        </w:rPr>
        <w:fldChar w:fldCharType="separate"/>
      </w:r>
      <w:ins w:id="269" w:author="Heino, Matti T J" w:date="2018-08-05T23:08:00Z">
        <w:r w:rsidR="00652E1F" w:rsidRPr="00652E1F">
          <w:rPr>
            <w:lang w:val="en-US"/>
          </w:rPr>
          <w:t>[62]</w:t>
        </w:r>
      </w:ins>
      <w:del w:id="270" w:author="Heino, Matti T J" w:date="2018-08-05T23:08:00Z">
        <w:r w:rsidR="00CC2FBC" w:rsidRPr="00652E1F" w:rsidDel="00652E1F">
          <w:rPr>
            <w:lang w:val="en-US"/>
          </w:rPr>
          <w:delText>[59]</w:delText>
        </w:r>
      </w:del>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w:t>
      </w:r>
      <w:r w:rsidR="0024442A" w:rsidRPr="004A447D">
        <w:rPr>
          <w:noProof/>
          <w:lang w:val="en-GB"/>
        </w:rPr>
        <w:lastRenderedPageBreak/>
        <w:t xml:space="preserve">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3F2AF127"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ins w:id="271" w:author="Heino, Matti T J" w:date="2018-08-05T23:08:00Z">
        <w:r w:rsidR="00652E1F">
          <w:rPr>
            <w:noProof/>
            <w:lang w:val="en-GB"/>
          </w:rPr>
          <w:instrText xml:space="preserve"> ADDIN ZOTERO_ITEM CSL_CITATION {"citationID":"a13ebvgh436","properties":{"formattedCitation":"[63]","plainCitation":"[63]"},"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ins>
      <w:del w:id="272" w:author="Heino, Matti T J" w:date="2018-08-05T23:07:00Z">
        <w:r w:rsidR="00CC2FBC" w:rsidDel="00652E1F">
          <w:rPr>
            <w:noProof/>
            <w:lang w:val="en-GB"/>
          </w:rPr>
          <w:del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delInstrText>
        </w:r>
      </w:del>
      <w:r w:rsidR="00F36B71">
        <w:rPr>
          <w:noProof/>
          <w:lang w:val="en-GB"/>
        </w:rPr>
        <w:fldChar w:fldCharType="separate"/>
      </w:r>
      <w:ins w:id="273" w:author="Heino, Matti T J" w:date="2018-08-05T23:08:00Z">
        <w:r w:rsidR="00652E1F" w:rsidRPr="00652E1F">
          <w:rPr>
            <w:lang w:val="en-US"/>
          </w:rPr>
          <w:t>[63]</w:t>
        </w:r>
      </w:ins>
      <w:del w:id="274" w:author="Heino, Matti T J" w:date="2018-08-05T23:08:00Z">
        <w:r w:rsidR="00CC2FBC" w:rsidRPr="00652E1F" w:rsidDel="00652E1F">
          <w:rPr>
            <w:lang w:val="en-US"/>
          </w:rPr>
          <w:delText>[60]</w:delText>
        </w:r>
      </w:del>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75" w:name="_Toc449907569"/>
      <w:r w:rsidRPr="004A447D">
        <w:rPr>
          <w:noProof/>
          <w:lang w:val="en-GB"/>
        </w:rPr>
        <w:t xml:space="preserve">Limitations </w:t>
      </w:r>
      <w:r w:rsidR="001E24E4" w:rsidRPr="004A447D">
        <w:rPr>
          <w:noProof/>
          <w:lang w:val="en-GB"/>
        </w:rPr>
        <w:t>and strengths</w:t>
      </w:r>
      <w:bookmarkEnd w:id="275"/>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276"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276"/>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w:t>
      </w:r>
      <w:r w:rsidR="00586D69">
        <w:rPr>
          <w:noProof/>
          <w:lang w:val="en-GB"/>
        </w:rPr>
        <w:lastRenderedPageBreak/>
        <w:t xml:space="preserve">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277" w:name="_Toc433819237"/>
      <w:bookmarkStart w:id="278" w:name="_Toc449907571"/>
      <w:r w:rsidRPr="00E76F16">
        <w:rPr>
          <w:noProof/>
          <w:lang w:val="en-GB"/>
        </w:rPr>
        <w:t>Contamination effects</w:t>
      </w:r>
      <w:bookmarkEnd w:id="277"/>
      <w:r>
        <w:rPr>
          <w:noProof/>
          <w:lang w:val="en-GB"/>
        </w:rPr>
        <w:t xml:space="preserve"> and m</w:t>
      </w:r>
      <w:r w:rsidR="00CD31B6" w:rsidRPr="00E76F16">
        <w:rPr>
          <w:noProof/>
          <w:lang w:val="en-GB"/>
        </w:rPr>
        <w:t>asking the different message conditions</w:t>
      </w:r>
      <w:bookmarkEnd w:id="278"/>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w:t>
      </w:r>
      <w:r w:rsidR="004C3081" w:rsidRPr="004A447D">
        <w:rPr>
          <w:noProof/>
          <w:lang w:val="en-GB"/>
        </w:rPr>
        <w:lastRenderedPageBreak/>
        <w:t xml:space="preserve">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279" w:name="_Toc449907572"/>
      <w:r w:rsidRPr="004A447D">
        <w:rPr>
          <w:noProof/>
          <w:lang w:val="en-GB"/>
        </w:rPr>
        <w:t>Sampling plan</w:t>
      </w:r>
      <w:bookmarkEnd w:id="279"/>
    </w:p>
    <w:p w14:paraId="2C8CCF17" w14:textId="2FA0B9F0"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ins w:id="280" w:author="Heino, Matti T J" w:date="2018-08-05T23:08:00Z">
        <w:r w:rsidR="00652E1F">
          <w:rPr>
            <w:noProof/>
            <w:lang w:val="en-GB"/>
          </w:rPr>
          <w:instrText xml:space="preserve"> ADDIN ZOTERO_ITEM CSL_CITATION {"citationID":"1sqpgugppc","properties":{"formattedCitation":"[64]","plainCitation":"[64]"},"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ins>
      <w:del w:id="281" w:author="Heino, Matti T J" w:date="2018-08-05T23:07:00Z">
        <w:r w:rsidR="00CC2FBC" w:rsidDel="00652E1F">
          <w:rPr>
            <w:noProof/>
            <w:lang w:val="en-GB"/>
          </w:rPr>
          <w:del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delInstrText>
        </w:r>
      </w:del>
      <w:r w:rsidR="00704C3B" w:rsidRPr="004A447D">
        <w:rPr>
          <w:noProof/>
          <w:lang w:val="en-GB"/>
        </w:rPr>
        <w:fldChar w:fldCharType="separate"/>
      </w:r>
      <w:ins w:id="282" w:author="Heino, Matti T J" w:date="2018-08-05T23:08:00Z">
        <w:r w:rsidR="00652E1F" w:rsidRPr="00652E1F">
          <w:rPr>
            <w:lang w:val="en-US"/>
          </w:rPr>
          <w:t>[64]</w:t>
        </w:r>
      </w:ins>
      <w:del w:id="283" w:author="Heino, Matti T J" w:date="2018-08-05T23:08:00Z">
        <w:r w:rsidR="00CC2FBC" w:rsidRPr="00652E1F" w:rsidDel="00652E1F">
          <w:rPr>
            <w:lang w:val="en-US"/>
          </w:rPr>
          <w:delText>[61]</w:delText>
        </w:r>
      </w:del>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ins w:id="284" w:author="Heino, Matti T J" w:date="2018-08-05T23:08:00Z">
        <w:r w:rsidR="00652E1F">
          <w:rPr>
            <w:noProof/>
            <w:lang w:val="en-GB"/>
          </w:rPr>
          <w:instrText xml:space="preserve"> ADDIN ZOTERO_ITEM CSL_CITATION {"citationID":"7qu1Vd1t","properties":{"formattedCitation":"[65,  but see also 66]","plainCitation":"[65,  but see also 66]"},"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ins>
      <w:del w:id="285" w:author="Heino, Matti T J" w:date="2018-08-05T23:07:00Z">
        <w:r w:rsidR="00CC2FBC" w:rsidDel="00652E1F">
          <w:rPr>
            <w:noProof/>
            <w:lang w:val="en-GB"/>
          </w:rPr>
          <w:del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delInstrText>
        </w:r>
      </w:del>
      <w:r w:rsidR="0078533C" w:rsidRPr="004A447D">
        <w:rPr>
          <w:noProof/>
          <w:lang w:val="en-GB"/>
        </w:rPr>
        <w:fldChar w:fldCharType="separate"/>
      </w:r>
      <w:ins w:id="286" w:author="Heino, Matti T J" w:date="2018-08-05T23:08:00Z">
        <w:r w:rsidR="00652E1F" w:rsidRPr="00652E1F">
          <w:rPr>
            <w:lang w:val="en-US"/>
          </w:rPr>
          <w:t>[65,  but see also 66]</w:t>
        </w:r>
      </w:ins>
      <w:del w:id="287" w:author="Heino, Matti T J" w:date="2018-08-05T23:08:00Z">
        <w:r w:rsidR="00CC2FBC" w:rsidRPr="00652E1F" w:rsidDel="00652E1F">
          <w:rPr>
            <w:lang w:val="en-US"/>
          </w:rPr>
          <w:delText>[62,  but see also 63]</w:delText>
        </w:r>
      </w:del>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288" w:name="_Ref449901265"/>
      <w:bookmarkStart w:id="289" w:name="_Toc449907573"/>
      <w:r w:rsidRPr="004A447D">
        <w:rPr>
          <w:noProof/>
          <w:lang w:val="en-GB"/>
        </w:rPr>
        <w:t>Lack of a randomised no-SMS control group</w:t>
      </w:r>
      <w:bookmarkEnd w:id="288"/>
      <w:bookmarkEnd w:id="289"/>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w:t>
      </w:r>
      <w:r w:rsidR="002C3469" w:rsidRPr="004A447D">
        <w:rPr>
          <w:noProof/>
          <w:lang w:val="en-GB"/>
        </w:rPr>
        <w:lastRenderedPageBreak/>
        <w:t>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290" w:name="_Toc449907575"/>
      <w:r w:rsidRPr="004A447D">
        <w:rPr>
          <w:noProof/>
          <w:lang w:val="en-GB"/>
        </w:rPr>
        <w:t>Message content and size of request</w:t>
      </w:r>
      <w:bookmarkEnd w:id="290"/>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ins w:id="291" w:author="Heino, Matti T J" w:date="2018-08-01T22:08:00Z">
        <w:r w:rsidR="009276D8">
          <w:rPr>
            <w:noProof/>
            <w:lang w:val="en-GB"/>
          </w:rPr>
          <w:t xml:space="preserve"> Message content </w:t>
        </w:r>
      </w:ins>
      <w:ins w:id="292" w:author="Heino, Matti T J" w:date="2018-08-01T22:10:00Z">
        <w:r w:rsidR="009276D8">
          <w:rPr>
            <w:noProof/>
            <w:lang w:val="en-GB"/>
          </w:rPr>
          <w:t>(as explicated in hypothesis H</w:t>
        </w:r>
        <w:r w:rsidR="009276D8" w:rsidRPr="009276D8">
          <w:rPr>
            <w:noProof/>
            <w:vertAlign w:val="subscript"/>
            <w:lang w:val="en-GB"/>
          </w:rPr>
          <w:t>2</w:t>
        </w:r>
        <w:r w:rsidR="009276D8">
          <w:rPr>
            <w:noProof/>
            <w:lang w:val="en-GB"/>
          </w:rPr>
          <w:t xml:space="preserve">) </w:t>
        </w:r>
      </w:ins>
      <w:ins w:id="293" w:author="Heino, Matti T J" w:date="2018-08-01T22:08:00Z">
        <w:r w:rsidR="009276D8">
          <w:rPr>
            <w:noProof/>
            <w:lang w:val="en-GB"/>
          </w:rPr>
          <w:t>may not play a role at all, if the real reason for non-compliance is</w:t>
        </w:r>
      </w:ins>
      <w:ins w:id="294" w:author="Heino, Matti T J" w:date="2018-08-01T22:10:00Z">
        <w:r w:rsidR="009276D8">
          <w:rPr>
            <w:noProof/>
            <w:lang w:val="en-GB"/>
          </w:rPr>
          <w:t xml:space="preserve"> e.g.</w:t>
        </w:r>
      </w:ins>
      <w:ins w:id="295" w:author="Heino, Matti T J" w:date="2018-08-01T22:08:00Z">
        <w:r w:rsidR="009276D8">
          <w:rPr>
            <w:noProof/>
            <w:lang w:val="en-GB"/>
          </w:rPr>
          <w:t xml:space="preserve"> leaving the house in a rush</w:t>
        </w:r>
      </w:ins>
      <w:ins w:id="296" w:author="Heino, Matti T J" w:date="2018-08-01T22:10:00Z">
        <w:r w:rsidR="009276D8">
          <w:rPr>
            <w:noProof/>
            <w:lang w:val="en-GB"/>
          </w:rPr>
          <w:t>.</w:t>
        </w:r>
      </w:ins>
      <w:ins w:id="297" w:author="Heino, Matti T J" w:date="2018-08-01T22:08:00Z">
        <w:r w:rsidR="009276D8">
          <w:rPr>
            <w:noProof/>
            <w:lang w:val="en-GB"/>
          </w:rPr>
          <w:t xml:space="preserve"> </w:t>
        </w:r>
      </w:ins>
      <w:ins w:id="298" w:author="Heino, Matti T J" w:date="2018-08-01T22:10:00Z">
        <w:r w:rsidR="009276D8">
          <w:rPr>
            <w:noProof/>
            <w:lang w:val="en-GB"/>
          </w:rPr>
          <w:t>I</w:t>
        </w:r>
      </w:ins>
      <w:ins w:id="299" w:author="Heino, Matti T J" w:date="2018-08-01T22:08:00Z">
        <w:r w:rsidR="009276D8">
          <w:rPr>
            <w:noProof/>
            <w:lang w:val="en-GB"/>
          </w:rPr>
          <w:t xml:space="preserve">n </w:t>
        </w:r>
      </w:ins>
      <w:ins w:id="300" w:author="Heino, Matti T J" w:date="2018-08-01T22:10:00Z">
        <w:r w:rsidR="009276D8">
          <w:rPr>
            <w:noProof/>
            <w:lang w:val="en-GB"/>
          </w:rPr>
          <w:t xml:space="preserve">such a </w:t>
        </w:r>
      </w:ins>
      <w:ins w:id="301" w:author="Heino, Matti T J" w:date="2018-08-01T22:08:00Z">
        <w:r w:rsidR="009276D8">
          <w:rPr>
            <w:noProof/>
            <w:lang w:val="en-GB"/>
          </w:rPr>
          <w:t>case</w:t>
        </w:r>
      </w:ins>
      <w:ins w:id="302" w:author="Heino, Matti T J" w:date="2018-08-01T22:10:00Z">
        <w:r w:rsidR="009276D8">
          <w:rPr>
            <w:noProof/>
            <w:lang w:val="en-GB"/>
          </w:rPr>
          <w:t>, though,</w:t>
        </w:r>
      </w:ins>
      <w:ins w:id="303" w:author="Heino, Matti T J" w:date="2018-08-01T22:08:00Z">
        <w:r w:rsidR="009276D8">
          <w:rPr>
            <w:noProof/>
            <w:lang w:val="en-GB"/>
          </w:rPr>
          <w:t xml:space="preserve"> </w:t>
        </w:r>
      </w:ins>
      <w:ins w:id="304" w:author="Heino, Matti T J" w:date="2018-08-01T22:09:00Z">
        <w:r w:rsidR="009276D8">
          <w:rPr>
            <w:noProof/>
            <w:lang w:val="en-GB"/>
          </w:rPr>
          <w:t xml:space="preserve">we would still expect </w:t>
        </w:r>
      </w:ins>
      <w:ins w:id="305" w:author="Heino, Matti T J" w:date="2018-08-01T22:11:00Z">
        <w:r w:rsidR="009276D8">
          <w:rPr>
            <w:noProof/>
            <w:lang w:val="en-GB"/>
          </w:rPr>
          <w:t>those who are reminded to have increased wear times compared to those who are not reminded (hypothesis H</w:t>
        </w:r>
        <w:r w:rsidR="009276D8" w:rsidRPr="009276D8">
          <w:rPr>
            <w:noProof/>
            <w:vertAlign w:val="subscript"/>
            <w:lang w:val="en-GB"/>
          </w:rPr>
          <w:t>1</w:t>
        </w:r>
        <w:r w:rsidR="009276D8">
          <w:rPr>
            <w:noProof/>
            <w:lang w:val="en-GB"/>
          </w:rPr>
          <w:t>).</w:t>
        </w:r>
      </w:ins>
    </w:p>
    <w:p w14:paraId="2FEC0B31" w14:textId="1E3C4A7C" w:rsidR="00B33A5B" w:rsidRPr="004A447D" w:rsidRDefault="00B33A5B" w:rsidP="009C040A">
      <w:pPr>
        <w:pStyle w:val="Heading2"/>
        <w:rPr>
          <w:noProof/>
          <w:lang w:val="en-GB"/>
        </w:rPr>
      </w:pPr>
      <w:r>
        <w:rPr>
          <w:noProof/>
          <w:lang w:val="en-GB"/>
        </w:rPr>
        <w:t>Pre-registration</w:t>
      </w:r>
    </w:p>
    <w:p w14:paraId="40199608" w14:textId="5D52F863"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w:t>
      </w:r>
      <w:r w:rsidR="005F48D7" w:rsidRPr="004A447D">
        <w:rPr>
          <w:noProof/>
          <w:lang w:val="en-GB"/>
        </w:rPr>
        <w:lastRenderedPageBreak/>
        <w:t xml:space="preserve">exploratory </w:t>
      </w:r>
      <w:r w:rsidR="005F48D7" w:rsidRPr="004A447D">
        <w:rPr>
          <w:noProof/>
          <w:lang w:val="en-GB"/>
        </w:rPr>
        <w:fldChar w:fldCharType="begin"/>
      </w:r>
      <w:ins w:id="306" w:author="Heino, Matti T J" w:date="2018-08-05T23:08:00Z">
        <w:r w:rsidR="00652E1F">
          <w:rPr>
            <w:noProof/>
            <w:lang w:val="en-GB"/>
          </w:rPr>
          <w:instrText xml:space="preserve"> ADDIN ZOTERO_ITEM CSL_CITATION {"citationID":"2i7bdbfkn0","properties":{"formattedCitation":"[67]","plainCitation":"[67]"},"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ins>
      <w:del w:id="307" w:author="Heino, Matti T J" w:date="2018-08-05T23:07:00Z">
        <w:r w:rsidR="00CC2FBC" w:rsidDel="00652E1F">
          <w:rPr>
            <w:noProof/>
            <w:lang w:val="en-GB"/>
          </w:rPr>
          <w:del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delInstrText>
        </w:r>
      </w:del>
      <w:r w:rsidR="005F48D7" w:rsidRPr="004A447D">
        <w:rPr>
          <w:noProof/>
          <w:lang w:val="en-GB"/>
        </w:rPr>
        <w:fldChar w:fldCharType="separate"/>
      </w:r>
      <w:ins w:id="308" w:author="Heino, Matti T J" w:date="2018-08-05T23:08:00Z">
        <w:r w:rsidR="00652E1F" w:rsidRPr="00652E1F">
          <w:rPr>
            <w:lang w:val="en-US"/>
          </w:rPr>
          <w:t>[67]</w:t>
        </w:r>
      </w:ins>
      <w:del w:id="309" w:author="Heino, Matti T J" w:date="2018-08-05T23:08:00Z">
        <w:r w:rsidR="00CC2FBC" w:rsidRPr="00652E1F" w:rsidDel="00652E1F">
          <w:rPr>
            <w:lang w:val="en-US"/>
          </w:rPr>
          <w:delText>[64]</w:delText>
        </w:r>
      </w:del>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ins w:id="310" w:author="Heino, Matti T J" w:date="2018-08-05T23:08:00Z">
        <w:r w:rsidR="00652E1F">
          <w:rPr>
            <w:noProof/>
            <w:lang w:val="en-GB"/>
          </w:rPr>
          <w:instrText xml:space="preserve"> ADDIN ZOTERO_ITEM CSL_CITATION {"citationID":"2airv3n79o","properties":{"formattedCitation":"[68]","plainCitation":"[68]"},"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ins>
      <w:del w:id="311" w:author="Heino, Matti T J" w:date="2018-08-05T23:07:00Z">
        <w:r w:rsidR="00CC2FBC" w:rsidDel="00652E1F">
          <w:rPr>
            <w:noProof/>
            <w:lang w:val="en-GB"/>
          </w:rPr>
          <w:del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delInstrText>
        </w:r>
      </w:del>
      <w:r w:rsidRPr="004A447D">
        <w:rPr>
          <w:noProof/>
          <w:lang w:val="en-GB"/>
        </w:rPr>
        <w:fldChar w:fldCharType="separate"/>
      </w:r>
      <w:ins w:id="312" w:author="Heino, Matti T J" w:date="2018-08-05T23:08:00Z">
        <w:r w:rsidR="00652E1F" w:rsidRPr="00652E1F">
          <w:rPr>
            <w:lang w:val="en-US"/>
          </w:rPr>
          <w:t>[68]</w:t>
        </w:r>
      </w:ins>
      <w:del w:id="313" w:author="Heino, Matti T J" w:date="2018-08-05T23:08:00Z">
        <w:r w:rsidR="00CC2FBC" w:rsidRPr="00652E1F" w:rsidDel="00652E1F">
          <w:rPr>
            <w:lang w:val="en-US"/>
          </w:rPr>
          <w:delText>[65]</w:delText>
        </w:r>
      </w:del>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ins w:id="314" w:author="Heino, Matti T J" w:date="2018-08-05T23:08:00Z">
        <w:r w:rsidR="00652E1F">
          <w:rPr>
            <w:noProof/>
            <w:lang w:val="en-GB"/>
          </w:rPr>
          <w:instrText xml:space="preserve"> ADDIN ZOTERO_ITEM CSL_CITATION {"citationID":"1ptrdsc34q","properties":{"formattedCitation":"[69]","plainCitation":"[69]"},"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ins>
      <w:del w:id="315" w:author="Heino, Matti T J" w:date="2018-08-05T23:07:00Z">
        <w:r w:rsidR="00CC2FBC" w:rsidDel="00652E1F">
          <w:rPr>
            <w:noProof/>
            <w:lang w:val="en-GB"/>
          </w:rPr>
          <w:del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delInstrText>
        </w:r>
      </w:del>
      <w:r w:rsidRPr="004A447D">
        <w:rPr>
          <w:noProof/>
          <w:lang w:val="en-GB"/>
        </w:rPr>
        <w:fldChar w:fldCharType="separate"/>
      </w:r>
      <w:ins w:id="316" w:author="Heino, Matti T J" w:date="2018-08-05T23:08:00Z">
        <w:r w:rsidR="00652E1F" w:rsidRPr="00652E1F">
          <w:rPr>
            <w:lang w:val="en-US"/>
          </w:rPr>
          <w:t>[69]</w:t>
        </w:r>
      </w:ins>
      <w:del w:id="317" w:author="Heino, Matti T J" w:date="2018-08-05T23:08:00Z">
        <w:r w:rsidR="00CC2FBC" w:rsidRPr="00652E1F" w:rsidDel="00652E1F">
          <w:rPr>
            <w:lang w:val="en-US"/>
          </w:rPr>
          <w:delText>[66]</w:delText>
        </w:r>
      </w:del>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FCD479B" w:rsidR="006375E1" w:rsidRPr="004A447D" w:rsidDel="007C4B3A" w:rsidRDefault="006375E1" w:rsidP="009C040A">
      <w:pPr>
        <w:pStyle w:val="Heading2"/>
        <w:rPr>
          <w:del w:id="318" w:author="Heino, Matti T J" w:date="2018-08-01T21:39:00Z"/>
          <w:noProof/>
          <w:lang w:val="en-GB"/>
        </w:rPr>
      </w:pPr>
      <w:bookmarkStart w:id="319" w:name="_Toc449907577"/>
      <w:commentRangeStart w:id="320"/>
      <w:del w:id="321" w:author="Heino, Matti T J" w:date="2018-08-01T21:39:00Z">
        <w:r w:rsidRPr="004A447D" w:rsidDel="007C4B3A">
          <w:rPr>
            <w:noProof/>
            <w:lang w:val="en-GB"/>
          </w:rPr>
          <w:delText>Rational theory defense</w:delText>
        </w:r>
      </w:del>
      <w:bookmarkEnd w:id="319"/>
      <w:commentRangeEnd w:id="320"/>
      <w:r w:rsidR="002C3DB0">
        <w:rPr>
          <w:rStyle w:val="CommentReference"/>
          <w:b w:val="0"/>
          <w:bCs w:val="0"/>
          <w:color w:val="auto"/>
        </w:rPr>
        <w:commentReference w:id="320"/>
      </w:r>
    </w:p>
    <w:p w14:paraId="4A139F8D" w14:textId="3D8A1947" w:rsidR="006375E1" w:rsidRPr="004A447D" w:rsidDel="007C4B3A" w:rsidRDefault="006375E1" w:rsidP="006375E1">
      <w:pPr>
        <w:rPr>
          <w:del w:id="322" w:author="Heino, Matti T J" w:date="2018-08-01T21:39:00Z"/>
          <w:noProof/>
          <w:color w:val="000000"/>
          <w:lang w:val="en-GB"/>
        </w:rPr>
      </w:pPr>
      <w:del w:id="323" w:author="Heino, Matti T J" w:date="2018-08-01T21:39:00Z">
        <w:r w:rsidRPr="004A447D" w:rsidDel="007C4B3A">
          <w:rPr>
            <w:noProof/>
            <w:lang w:val="en-GB"/>
          </w:rPr>
          <w:delText xml:space="preserve">We must be careful not </w:delText>
        </w:r>
        <w:r w:rsidR="00E7581C" w:rsidDel="007C4B3A">
          <w:rPr>
            <w:noProof/>
            <w:lang w:val="en-GB"/>
          </w:rPr>
          <w:delText>read</w:delText>
        </w:r>
        <w:r w:rsidRPr="004A447D" w:rsidDel="007C4B3A">
          <w:rPr>
            <w:noProof/>
            <w:lang w:val="en-GB"/>
          </w:rPr>
          <w:delText xml:space="preserve"> too much into potential explanations (such as the hidden moderators-argument) for why </w:delText>
        </w:r>
        <w:r w:rsidR="00695128" w:rsidDel="007C4B3A">
          <w:rPr>
            <w:noProof/>
            <w:lang w:val="en-GB"/>
          </w:rPr>
          <w:delText>an effect was not detected here</w:delText>
        </w:r>
        <w:r w:rsidRPr="004A447D" w:rsidDel="007C4B3A">
          <w:rPr>
            <w:noProof/>
            <w:lang w:val="en-GB"/>
          </w:rPr>
          <w:delText xml:space="preserve">. </w:delText>
        </w:r>
        <w:r w:rsidR="00B33A5B" w:rsidDel="007C4B3A">
          <w:rPr>
            <w:noProof/>
            <w:color w:val="000000"/>
            <w:lang w:val="en-GB"/>
          </w:rPr>
          <w:delText>In the light of the recent</w:delText>
        </w:r>
        <w:r w:rsidRPr="004A447D" w:rsidDel="007C4B3A">
          <w:rPr>
            <w:noProof/>
            <w:color w:val="000000"/>
            <w:lang w:val="en-GB"/>
          </w:rPr>
          <w:delText xml:space="preserve"> “crisis of confidence in the psychological sciences”, it </w:delText>
        </w:r>
        <w:r w:rsidR="00E7581C" w:rsidDel="007C4B3A">
          <w:rPr>
            <w:noProof/>
            <w:color w:val="000000"/>
            <w:lang w:val="en-GB"/>
          </w:rPr>
          <w:delText>is concerning</w:delText>
        </w:r>
        <w:r w:rsidRPr="004A447D" w:rsidDel="007C4B3A">
          <w:rPr>
            <w:noProof/>
            <w:color w:val="000000"/>
            <w:lang w:val="en-GB"/>
          </w:rPr>
          <w:delText xml:space="preserve"> that only a single direct replication of the xerox machine study has been published. </w:delText>
        </w:r>
        <w:r w:rsidR="00E7581C" w:rsidDel="007C4B3A">
          <w:rPr>
            <w:noProof/>
            <w:color w:val="000000"/>
            <w:lang w:val="en-GB"/>
          </w:rPr>
          <w:delText xml:space="preserve"> </w:delText>
        </w:r>
        <w:r w:rsidRPr="004A447D" w:rsidDel="007C4B3A">
          <w:rPr>
            <w:noProof/>
            <w:color w:val="000000"/>
            <w:lang w:val="en-GB"/>
          </w:rPr>
          <w:delText xml:space="preserve">The lack of direct replication and the mixed results from conceptual replications point to a more specific question in the context of current research: when is it rational to defend a theory by coming up with additional auxiliary hypotheses or rejecting the </w:delText>
        </w:r>
        <w:r w:rsidR="001B33B9" w:rsidRPr="004A447D" w:rsidDel="007C4B3A">
          <w:rPr>
            <w:noProof/>
            <w:color w:val="000000"/>
            <w:lang w:val="en-GB"/>
          </w:rPr>
          <w:delText>protocol of a falsifying experiment (falsification and corroboration being continuous measures, defined by the strictness of the test)</w:delText>
        </w:r>
        <w:r w:rsidR="00A82C1E" w:rsidDel="007C4B3A">
          <w:rPr>
            <w:noProof/>
            <w:color w:val="000000"/>
            <w:lang w:val="en-GB"/>
          </w:rPr>
          <w:delText>.</w:delText>
        </w:r>
        <w:r w:rsidR="001B33B9" w:rsidRPr="004A447D" w:rsidDel="007C4B3A">
          <w:rPr>
            <w:noProof/>
            <w:color w:val="000000"/>
            <w:lang w:val="en-GB"/>
          </w:rPr>
          <w:delText xml:space="preserve"> Meehl  argues, from a neo-Popperian framework, for the Lakatos principle: </w:delText>
        </w:r>
        <w:r w:rsidR="001B33B9" w:rsidRPr="004A447D" w:rsidDel="007C4B3A">
          <w:rPr>
            <w:i/>
            <w:noProof/>
            <w:color w:val="000000"/>
            <w:lang w:val="en-GB"/>
          </w:rPr>
          <w:delText>it is rational to defend a (</w:delText>
        </w:r>
        <w:r w:rsidR="00F8781D" w:rsidRPr="004A447D" w:rsidDel="007C4B3A">
          <w:rPr>
            <w:i/>
            <w:noProof/>
            <w:color w:val="000000"/>
            <w:lang w:val="en-GB"/>
          </w:rPr>
          <w:delText>seasoned</w:delText>
        </w:r>
        <w:r w:rsidR="001B33B9" w:rsidRPr="004A447D" w:rsidDel="007C4B3A">
          <w:rPr>
            <w:i/>
            <w:noProof/>
            <w:color w:val="000000"/>
            <w:lang w:val="en-GB"/>
          </w:rPr>
          <w:delText>) theory when it has accumulated an impressive track record of strong successes</w:delText>
        </w:r>
        <w:r w:rsidR="001B33B9" w:rsidRPr="004A447D" w:rsidDel="007C4B3A">
          <w:rPr>
            <w:noProof/>
            <w:color w:val="000000"/>
            <w:lang w:val="en-GB"/>
          </w:rPr>
          <w:delText xml:space="preserve">. </w:delText>
        </w:r>
      </w:del>
    </w:p>
    <w:p w14:paraId="6DDCC122" w14:textId="2AEABD74" w:rsidR="006375E1" w:rsidRPr="004A447D" w:rsidDel="007C4B3A" w:rsidRDefault="006375E1" w:rsidP="006375E1">
      <w:pPr>
        <w:rPr>
          <w:del w:id="324" w:author="Heino, Matti T J" w:date="2018-08-01T21:39:00Z"/>
          <w:noProof/>
          <w:lang w:val="en-GB"/>
        </w:rPr>
      </w:pPr>
      <w:del w:id="325" w:author="Heino, Matti T J" w:date="2018-08-01T21:39:00Z">
        <w:r w:rsidRPr="00FA1F64" w:rsidDel="007C4B3A">
          <w:rPr>
            <w:noProof/>
            <w:lang w:val="en-GB"/>
          </w:rPr>
          <w:delText xml:space="preserve">As measured by Bayes Factors, even without accounting for possible publication bias, the </w:delText>
        </w:r>
      </w:del>
      <w:del w:id="326" w:author="Heino, Matti T J" w:date="2018-07-31T16:15:00Z">
        <w:r w:rsidRPr="00FA1F64" w:rsidDel="000F18A9">
          <w:rPr>
            <w:noProof/>
            <w:lang w:val="en-GB"/>
          </w:rPr>
          <w:delText>LBC</w:delText>
        </w:r>
      </w:del>
      <w:del w:id="327" w:author="Heino, Matti T J" w:date="2018-08-01T21:39:00Z">
        <w:r w:rsidRPr="00FA1F64" w:rsidDel="007C4B3A">
          <w:rPr>
            <w:noProof/>
            <w:lang w:val="en-GB"/>
          </w:rPr>
          <w:delText xml:space="preserve"> study does not reach the criterion for strong evidence (see data at https://osf.io/7y25w/).</w:delText>
        </w:r>
        <w:r w:rsidR="001B33B9" w:rsidRPr="00FA1F64" w:rsidDel="007C4B3A">
          <w:rPr>
            <w:noProof/>
            <w:lang w:val="en-GB"/>
          </w:rPr>
          <w:delText xml:space="preserve"> It would thus be quite a leap to consider the </w:delText>
        </w:r>
      </w:del>
      <w:del w:id="328" w:author="Heino, Matti T J" w:date="2018-07-31T16:15:00Z">
        <w:r w:rsidR="001B33B9" w:rsidRPr="00FA1F64" w:rsidDel="000F18A9">
          <w:rPr>
            <w:noProof/>
            <w:lang w:val="en-GB"/>
          </w:rPr>
          <w:delText>LBC</w:delText>
        </w:r>
      </w:del>
      <w:del w:id="329" w:author="Heino, Matti T J" w:date="2018-08-01T21:39:00Z">
        <w:r w:rsidR="001B33B9" w:rsidRPr="00FA1F64" w:rsidDel="007C4B3A">
          <w:rPr>
            <w:noProof/>
            <w:lang w:val="en-GB"/>
          </w:rPr>
          <w:delText xml:space="preserve"> theory (much less the stronger formulation by Cialdini and others) having accumulated </w:delText>
        </w:r>
        <w:r w:rsidR="00F8781D" w:rsidRPr="00FA1F64" w:rsidDel="007C4B3A">
          <w:rPr>
            <w:noProof/>
            <w:lang w:val="en-GB"/>
          </w:rPr>
          <w:delText xml:space="preserve">enough </w:delText>
        </w:r>
        <w:r w:rsidR="001B33B9" w:rsidRPr="00FA1F64" w:rsidDel="007C4B3A">
          <w:rPr>
            <w:noProof/>
            <w:lang w:val="en-GB"/>
          </w:rPr>
          <w:delText>credit by strong successes</w:delText>
        </w:r>
        <w:r w:rsidR="00F8781D" w:rsidRPr="00FA1F64" w:rsidDel="007C4B3A">
          <w:rPr>
            <w:noProof/>
            <w:lang w:val="en-GB"/>
          </w:rPr>
          <w:delText xml:space="preserve"> to justify much speculation about e.g. moderating factors</w:delText>
        </w:r>
        <w:r w:rsidR="001B33B9" w:rsidRPr="00FA1F64" w:rsidDel="007C4B3A">
          <w:rPr>
            <w:noProof/>
            <w:lang w:val="en-GB"/>
          </w:rPr>
          <w:delText>.</w:delText>
        </w:r>
        <w:r w:rsidR="001B33B9" w:rsidRPr="004A447D" w:rsidDel="007C4B3A">
          <w:rPr>
            <w:noProof/>
            <w:lang w:val="en-GB"/>
          </w:rPr>
          <w:delText xml:space="preserve"> </w:delText>
        </w:r>
      </w:del>
    </w:p>
    <w:p w14:paraId="0F7FE546" w14:textId="77777777" w:rsidR="00C71406" w:rsidRPr="004A447D" w:rsidRDefault="00C71406" w:rsidP="009C040A">
      <w:pPr>
        <w:pStyle w:val="Heading2"/>
        <w:rPr>
          <w:noProof/>
          <w:lang w:val="en-GB"/>
        </w:rPr>
      </w:pPr>
      <w:bookmarkStart w:id="330" w:name="_Toc449907578"/>
      <w:r w:rsidRPr="004A447D">
        <w:rPr>
          <w:noProof/>
          <w:lang w:val="en-GB"/>
        </w:rPr>
        <w:t>Implications for practice</w:t>
      </w:r>
      <w:bookmarkEnd w:id="330"/>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31" w:name="_Toc449907579"/>
      <w:r w:rsidRPr="004A447D">
        <w:rPr>
          <w:noProof/>
          <w:lang w:val="en-GB"/>
        </w:rPr>
        <w:t>Implications for future research</w:t>
      </w:r>
      <w:bookmarkEnd w:id="331"/>
    </w:p>
    <w:p w14:paraId="3AAF721C" w14:textId="3AF92D0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ins w:id="332" w:author="Heino, Matti T J" w:date="2018-08-05T23:08:00Z">
        <w:r w:rsidR="00652E1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33" w:author="Heino, Matti T J" w:date="2018-08-05T23:07:00Z">
        <w:r w:rsidR="007C4B3A" w:rsidDel="00652E1F">
          <w:rPr>
            <w:noProof/>
            <w:lang w:val="en-GB"/>
          </w:rPr>
          <w:delInstrText xml:space="preserve"> ADDIN ZOTERO_ITEM CSL_CITATION {"citationID":"2jc780knct","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Pr="004A447D">
        <w:rPr>
          <w:noProof/>
          <w:lang w:val="en-GB"/>
        </w:rPr>
        <w:fldChar w:fldCharType="separate"/>
      </w:r>
      <w:ins w:id="334" w:author="Heino, Matti T J" w:date="2018-08-05T23:08:00Z">
        <w:r w:rsidR="00652E1F" w:rsidRPr="00652E1F">
          <w:rPr>
            <w:lang w:val="en-US"/>
          </w:rPr>
          <w:t>[70]</w:t>
        </w:r>
      </w:ins>
      <w:del w:id="335" w:author="Heino, Matti T J" w:date="2018-08-05T23:08:00Z">
        <w:r w:rsidR="007C4B3A" w:rsidRPr="00652E1F" w:rsidDel="00652E1F">
          <w:rPr>
            <w:lang w:val="en-US"/>
          </w:rPr>
          <w:delText>[67]</w:delText>
        </w:r>
      </w:del>
      <w:r w:rsidRPr="004A447D">
        <w:rPr>
          <w:noProof/>
          <w:lang w:val="en-GB"/>
        </w:rPr>
        <w:fldChar w:fldCharType="end"/>
      </w:r>
      <w:r w:rsidRPr="004A447D">
        <w:rPr>
          <w:noProof/>
          <w:lang w:val="en-GB"/>
        </w:rPr>
        <w:t xml:space="preserve"> to sunscreen use </w:t>
      </w:r>
      <w:r w:rsidRPr="004A447D">
        <w:rPr>
          <w:noProof/>
          <w:lang w:val="en-GB"/>
        </w:rPr>
        <w:fldChar w:fldCharType="begin"/>
      </w:r>
      <w:ins w:id="336" w:author="Heino, Matti T J" w:date="2018-08-05T23:08:00Z">
        <w:r w:rsidR="00652E1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ins>
      <w:del w:id="337" w:author="Heino, Matti T J" w:date="2018-08-05T23:07:00Z">
        <w:r w:rsidR="007C4B3A" w:rsidDel="00652E1F">
          <w:rPr>
            <w:noProof/>
            <w:lang w:val="en-GB"/>
          </w:rPr>
          <w:delInstrText xml:space="preserve"> ADDIN ZOTERO_ITEM CSL_CITATION {"citationID":"11cm43jhh3","properties":{"formattedCitation":"[68]","plainCitation":"[68]"},"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delInstrText>
        </w:r>
      </w:del>
      <w:r w:rsidRPr="004A447D">
        <w:rPr>
          <w:noProof/>
          <w:lang w:val="en-GB"/>
        </w:rPr>
        <w:fldChar w:fldCharType="separate"/>
      </w:r>
      <w:ins w:id="338" w:author="Heino, Matti T J" w:date="2018-08-05T23:08:00Z">
        <w:r w:rsidR="00652E1F" w:rsidRPr="00652E1F">
          <w:rPr>
            <w:lang w:val="en-US"/>
          </w:rPr>
          <w:t>[71]</w:t>
        </w:r>
      </w:ins>
      <w:del w:id="339" w:author="Heino, Matti T J" w:date="2018-08-05T23:08:00Z">
        <w:r w:rsidR="007C4B3A" w:rsidRPr="00652E1F" w:rsidDel="00652E1F">
          <w:rPr>
            <w:lang w:val="en-US"/>
          </w:rPr>
          <w:delText>[68]</w:delText>
        </w:r>
      </w:del>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w:t>
      </w:r>
      <w:r w:rsidR="00DE748B">
        <w:rPr>
          <w:noProof/>
          <w:lang w:val="en-GB"/>
        </w:rPr>
        <w:lastRenderedPageBreak/>
        <w:t xml:space="preserve">this could partly explain some null findings in the literature on technical reminder systems </w:t>
      </w:r>
      <w:r w:rsidR="00DE748B">
        <w:rPr>
          <w:noProof/>
          <w:lang w:val="en-GB"/>
        </w:rPr>
        <w:fldChar w:fldCharType="begin"/>
      </w:r>
      <w:ins w:id="340" w:author="Heino, Matti T J" w:date="2018-08-05T23:08:00Z">
        <w:r w:rsidR="00652E1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ins>
      <w:del w:id="341" w:author="Heino, Matti T J" w:date="2018-08-05T23:07:00Z">
        <w:r w:rsidR="007C4B3A" w:rsidDel="00652E1F">
          <w:rPr>
            <w:noProof/>
            <w:lang w:val="en-GB"/>
          </w:rPr>
          <w:delInstrText xml:space="preserve"> ADDIN ZOTERO_ITEM CSL_CITATION {"citationID":"1973vknups","properties":{"formattedCitation":"[69]","plainCitation":"[69]"},"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delInstrText>
        </w:r>
      </w:del>
      <w:r w:rsidR="00DE748B">
        <w:rPr>
          <w:noProof/>
          <w:lang w:val="en-GB"/>
        </w:rPr>
        <w:fldChar w:fldCharType="separate"/>
      </w:r>
      <w:ins w:id="342" w:author="Heino, Matti T J" w:date="2018-08-05T23:08:00Z">
        <w:r w:rsidR="00652E1F" w:rsidRPr="00652E1F">
          <w:rPr>
            <w:lang w:val="en-US"/>
          </w:rPr>
          <w:t>[72]</w:t>
        </w:r>
      </w:ins>
      <w:del w:id="343" w:author="Heino, Matti T J" w:date="2018-08-05T23:08:00Z">
        <w:r w:rsidR="007C4B3A" w:rsidRPr="00652E1F" w:rsidDel="00652E1F">
          <w:rPr>
            <w:lang w:val="en-US"/>
          </w:rPr>
          <w:delText>[69]</w:delText>
        </w:r>
      </w:del>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ins w:id="344" w:author="Heino, Matti T J" w:date="2018-08-05T23:08:00Z">
        <w:r w:rsidR="00652E1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45" w:author="Heino, Matti T J" w:date="2018-08-05T23:07:00Z">
        <w:r w:rsidR="007C4B3A" w:rsidDel="00652E1F">
          <w:rPr>
            <w:noProof/>
            <w:lang w:val="en-GB"/>
          </w:rPr>
          <w:delInstrText xml:space="preserve"> ADDIN ZOTERO_ITEM CSL_CITATION {"citationID":"1dfhlbqja8","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00DE748B">
        <w:rPr>
          <w:noProof/>
          <w:lang w:val="en-GB"/>
        </w:rPr>
        <w:fldChar w:fldCharType="separate"/>
      </w:r>
      <w:ins w:id="346" w:author="Heino, Matti T J" w:date="2018-08-05T23:08:00Z">
        <w:r w:rsidR="00652E1F" w:rsidRPr="00652E1F">
          <w:rPr>
            <w:lang w:val="en-US"/>
          </w:rPr>
          <w:t>[70]</w:t>
        </w:r>
      </w:ins>
      <w:del w:id="347" w:author="Heino, Matti T J" w:date="2018-08-05T23:08:00Z">
        <w:r w:rsidR="007C4B3A" w:rsidRPr="00652E1F" w:rsidDel="00652E1F">
          <w:rPr>
            <w:lang w:val="en-US"/>
          </w:rPr>
          <w:delText>[67]</w:delText>
        </w:r>
      </w:del>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ins w:id="348" w:author="Heino, Matti T J" w:date="2018-08-05T23:08:00Z">
        <w:r w:rsidR="00652E1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ins>
      <w:del w:id="349" w:author="Heino, Matti T J" w:date="2018-08-05T23:07:00Z">
        <w:r w:rsidR="007C4B3A" w:rsidDel="00652E1F">
          <w:rPr>
            <w:noProof/>
            <w:lang w:val="en-GB"/>
          </w:rPr>
          <w:delInstrText xml:space="preserve"> ADDIN ZOTERO_ITEM CSL_CITATION {"citationID":"a1ui694bm5k","properties":{"formattedCitation":"[70]","plainCitation":"[7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delInstrText>
        </w:r>
      </w:del>
      <w:r w:rsidR="00357B75">
        <w:rPr>
          <w:noProof/>
          <w:lang w:val="en-GB"/>
        </w:rPr>
        <w:fldChar w:fldCharType="separate"/>
      </w:r>
      <w:ins w:id="350" w:author="Heino, Matti T J" w:date="2018-08-05T23:08:00Z">
        <w:r w:rsidR="00652E1F" w:rsidRPr="00652E1F">
          <w:rPr>
            <w:lang w:val="en-US"/>
          </w:rPr>
          <w:t>[73]</w:t>
        </w:r>
      </w:ins>
      <w:del w:id="351" w:author="Heino, Matti T J" w:date="2018-08-05T23:08:00Z">
        <w:r w:rsidR="007C4B3A" w:rsidRPr="00652E1F" w:rsidDel="00652E1F">
          <w:rPr>
            <w:lang w:val="en-US"/>
          </w:rPr>
          <w:delText>[70]</w:delText>
        </w:r>
      </w:del>
      <w:r w:rsidR="00357B75">
        <w:rPr>
          <w:noProof/>
          <w:lang w:val="en-GB"/>
        </w:rPr>
        <w:fldChar w:fldCharType="end"/>
      </w:r>
      <w:r w:rsidR="00095CF5" w:rsidRPr="004A447D">
        <w:rPr>
          <w:noProof/>
          <w:lang w:val="en-GB"/>
        </w:rPr>
        <w:t>.</w:t>
      </w:r>
      <w:ins w:id="352" w:author="Heino, Matti T J" w:date="2018-08-01T14:01:00Z">
        <w:r w:rsidR="00F9713C">
          <w:rPr>
            <w:noProof/>
            <w:lang w:val="en-GB"/>
          </w:rPr>
          <w:t xml:space="preserve"> Lastly, it might be worthwhile to investigate, if personally meaningful </w:t>
        </w:r>
      </w:ins>
      <w:ins w:id="353" w:author="Heino, Matti T J" w:date="2018-08-01T14:02:00Z">
        <w:r w:rsidR="00F9713C">
          <w:rPr>
            <w:noProof/>
            <w:lang w:val="en-GB"/>
          </w:rPr>
          <w:t xml:space="preserve">persuasive arguments work better than vague </w:t>
        </w:r>
      </w:ins>
      <w:ins w:id="354" w:author="Heino, Matti T J" w:date="2018-08-01T21:41:00Z">
        <w:r w:rsidR="007C4B3A">
          <w:rPr>
            <w:noProof/>
            <w:lang w:val="en-GB"/>
          </w:rPr>
          <w:t xml:space="preserve">and general </w:t>
        </w:r>
      </w:ins>
      <w:ins w:id="355" w:author="Heino, Matti T J" w:date="2018-08-01T14:02:00Z">
        <w:r w:rsidR="00F9713C">
          <w:rPr>
            <w:noProof/>
            <w:lang w:val="en-GB"/>
          </w:rPr>
          <w:t>ones (</w:t>
        </w:r>
      </w:ins>
      <w:ins w:id="356" w:author="Heino, Matti T J" w:date="2018-08-01T14:03:00Z">
        <w:r w:rsidR="00F9713C">
          <w:rPr>
            <w:noProof/>
            <w:lang w:val="en-GB"/>
          </w:rPr>
          <w:t xml:space="preserve">e.g. </w:t>
        </w:r>
      </w:ins>
      <w:ins w:id="357" w:author="Heino, Matti T J" w:date="2018-08-01T14:02:00Z">
        <w:r w:rsidR="00F9713C">
          <w:rPr>
            <w:noProof/>
            <w:lang w:val="en-GB"/>
          </w:rPr>
          <w:t xml:space="preserve">contributing to science), which were used in order to </w:t>
        </w:r>
      </w:ins>
      <w:ins w:id="358" w:author="Heino, Matti T J" w:date="2018-08-01T14:03:00Z">
        <w:r w:rsidR="00F9713C">
          <w:rPr>
            <w:noProof/>
            <w:lang w:val="en-GB"/>
          </w:rPr>
          <w:t xml:space="preserve">minimise risk of participants changing their activity behaviour instead of merely the wear time behaviour. </w:t>
        </w:r>
      </w:ins>
      <w:ins w:id="359" w:author="Heino, Matti T J" w:date="2018-08-01T14:04:00Z">
        <w:r w:rsidR="00F9713C">
          <w:rPr>
            <w:noProof/>
            <w:lang w:val="en-GB"/>
          </w:rPr>
          <w:t xml:space="preserve">As the literature presented 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ins>
    </w:p>
    <w:p w14:paraId="77B96CB7" w14:textId="77777777" w:rsidR="00EE2B09" w:rsidRPr="004A447D" w:rsidRDefault="00EE2B09" w:rsidP="00E52147">
      <w:pPr>
        <w:pStyle w:val="Heading1"/>
      </w:pPr>
      <w:bookmarkStart w:id="360" w:name="_Toc449907580"/>
      <w:r w:rsidRPr="004A447D">
        <w:t>Conclusion</w:t>
      </w:r>
      <w:bookmarkEnd w:id="360"/>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lastRenderedPageBreak/>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3DF426B4"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ins w:id="361" w:author="Heino, Matti T J" w:date="2018-08-05T23:08:00Z">
        <w:r w:rsidR="00652E1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ins>
      <w:del w:id="362" w:author="Heino, Matti T J" w:date="2018-08-05T23:07:00Z">
        <w:r w:rsidR="007C4B3A" w:rsidDel="00652E1F">
          <w:rPr>
            <w:noProof/>
            <w:lang w:val="en-GB"/>
          </w:rPr>
          <w:delInstrText xml:space="preserve"> ADDIN ZOTERO_ITEM CSL_CITATION {"citationID":"18i7sg66c","properties":{"formattedCitation":"[71]","plainCitation":"[71]"},"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delInstrText>
        </w:r>
      </w:del>
      <w:r w:rsidR="00576231">
        <w:rPr>
          <w:noProof/>
          <w:lang w:val="en-GB"/>
        </w:rPr>
        <w:fldChar w:fldCharType="separate"/>
      </w:r>
      <w:ins w:id="363" w:author="Heino, Matti T J" w:date="2018-08-05T23:08:00Z">
        <w:r w:rsidR="00652E1F" w:rsidRPr="00652E1F">
          <w:rPr>
            <w:lang w:val="en-US"/>
          </w:rPr>
          <w:t>[74]</w:t>
        </w:r>
      </w:ins>
      <w:del w:id="364" w:author="Heino, Matti T J" w:date="2018-08-05T23:08:00Z">
        <w:r w:rsidR="007C4B3A" w:rsidRPr="00652E1F" w:rsidDel="00652E1F">
          <w:rPr>
            <w:lang w:val="en-US"/>
          </w:rPr>
          <w:delText>[71]</w:delText>
        </w:r>
      </w:del>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ins w:id="365" w:author="Heino, Matti T J" w:date="2018-08-05T23:08:00Z">
        <w:r w:rsidR="00652E1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ins>
      <w:del w:id="366" w:author="Heino, Matti T J" w:date="2018-08-05T23:07:00Z">
        <w:r w:rsidR="007C4B3A" w:rsidDel="00652E1F">
          <w:rPr>
            <w:lang w:val="en-US"/>
          </w:rPr>
          <w:delInstrText xml:space="preserve"> ADDIN ZOTERO_ITEM CSL_CITATION {"citationID":"a1q8scj92vg","properties":{"formattedCitation":"[72]","plainCitation":"[72]"},"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delInstrText>
        </w:r>
      </w:del>
      <w:r w:rsidR="003723CE">
        <w:rPr>
          <w:lang w:val="en-US"/>
        </w:rPr>
        <w:fldChar w:fldCharType="separate"/>
      </w:r>
      <w:ins w:id="367" w:author="Heino, Matti T J" w:date="2018-08-05T23:08:00Z">
        <w:r w:rsidR="00652E1F" w:rsidRPr="00652E1F">
          <w:rPr>
            <w:lang w:val="en-US"/>
          </w:rPr>
          <w:t>[75]</w:t>
        </w:r>
      </w:ins>
      <w:del w:id="368" w:author="Heino, Matti T J" w:date="2018-08-05T23:08:00Z">
        <w:r w:rsidR="007C4B3A" w:rsidRPr="00652E1F" w:rsidDel="00652E1F">
          <w:rPr>
            <w:lang w:val="en-US"/>
          </w:rPr>
          <w:delText>[72]</w:delText>
        </w:r>
      </w:del>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369" w:author="Heino, Matti T J" w:date="2018-07-31T23:27:00Z">
        <w:r w:rsidRPr="003B17C1" w:rsidDel="00741913">
          <w:rPr>
            <w:lang w:val="en-US"/>
          </w:rPr>
          <w:delText>gynaecology</w:delText>
        </w:r>
      </w:del>
      <w:ins w:id="370"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5"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371"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371"/>
    <w:p w14:paraId="0C226DE9" w14:textId="59A794BC" w:rsidR="00A81C75" w:rsidRPr="004A447D" w:rsidRDefault="009A4236" w:rsidP="00F0092E">
      <w:pPr>
        <w:pStyle w:val="UnnumberedHeading"/>
      </w:pPr>
      <w:r>
        <w:t>References</w:t>
      </w:r>
    </w:p>
    <w:p w14:paraId="42A3914F" w14:textId="77777777" w:rsidR="00652E1F" w:rsidRPr="00652E1F" w:rsidRDefault="00BD45A6" w:rsidP="00652E1F">
      <w:pPr>
        <w:pStyle w:val="Bibliography"/>
        <w:rPr>
          <w:ins w:id="372" w:author="Heino, Matti T J" w:date="2018-08-05T23:08:00Z"/>
          <w:lang w:val="en-US"/>
        </w:rPr>
      </w:pPr>
      <w:r w:rsidRPr="004A447D">
        <w:rPr>
          <w:noProof/>
          <w:lang w:val="en-GB"/>
        </w:rPr>
        <w:fldChar w:fldCharType="begin"/>
      </w:r>
      <w:ins w:id="373" w:author="Heino, Matti T J" w:date="2018-08-05T23:07:00Z">
        <w:r w:rsidR="00652E1F">
          <w:rPr>
            <w:noProof/>
            <w:lang w:val="en-GB"/>
          </w:rPr>
          <w:instrText xml:space="preserve"> ADDIN ZOTERO_BIBL {"custom":[]} CSL_BIBLIOGRAPHY </w:instrText>
        </w:r>
      </w:ins>
      <w:del w:id="374" w:author="Heino, Matti T J" w:date="2018-08-05T23:07:00Z">
        <w:r w:rsidR="007C4B3A" w:rsidDel="00652E1F">
          <w:rPr>
            <w:noProof/>
            <w:lang w:val="en-GB"/>
          </w:rPr>
          <w:delInstrText xml:space="preserve"> ADDIN ZOTERO_BIBL {"custom":[]} CSL_BIBLIOGRAPHY </w:delInstrText>
        </w:r>
      </w:del>
      <w:r w:rsidRPr="004A447D">
        <w:rPr>
          <w:noProof/>
          <w:lang w:val="en-GB"/>
        </w:rPr>
        <w:fldChar w:fldCharType="separate"/>
      </w:r>
      <w:ins w:id="375" w:author="Heino, Matti T J" w:date="2018-08-05T23:08:00Z">
        <w:r w:rsidR="00652E1F" w:rsidRPr="00652E1F">
          <w:rPr>
            <w:lang w:val="en-US"/>
          </w:rPr>
          <w:t>1. Cain KL, Sallis JF, Conway TL, Van Dyck D, Calhoon L. Using accelerometers in youth physical activity studies: a review of methods. J Phys Act Health. 2013;10:437–450.</w:t>
        </w:r>
      </w:ins>
    </w:p>
    <w:p w14:paraId="180A4B69" w14:textId="77777777" w:rsidR="00652E1F" w:rsidRPr="00652E1F" w:rsidRDefault="00652E1F" w:rsidP="00652E1F">
      <w:pPr>
        <w:pStyle w:val="Bibliography"/>
        <w:rPr>
          <w:ins w:id="376" w:author="Heino, Matti T J" w:date="2018-08-05T23:08:00Z"/>
          <w:lang w:val="en-US"/>
        </w:rPr>
      </w:pPr>
      <w:ins w:id="377" w:author="Heino, Matti T J" w:date="2018-08-05T23:08:00Z">
        <w:r w:rsidRPr="00652E1F">
          <w:rPr>
            <w:lang w:val="en-US"/>
          </w:rPr>
          <w:t>2. Matthews CE, Hagströmer M, Pober DM, Bowles HR. Best practices for using physical activity monitors in population-based research. Med Sci Sports Exerc. 2012;44 1 Suppl 1:S68.</w:t>
        </w:r>
      </w:ins>
    </w:p>
    <w:p w14:paraId="5DFBA81A" w14:textId="77777777" w:rsidR="00652E1F" w:rsidRPr="00652E1F" w:rsidRDefault="00652E1F" w:rsidP="00652E1F">
      <w:pPr>
        <w:pStyle w:val="Bibliography"/>
        <w:rPr>
          <w:ins w:id="378" w:author="Heino, Matti T J" w:date="2018-08-05T23:08:00Z"/>
          <w:lang w:val="en-US"/>
        </w:rPr>
      </w:pPr>
      <w:ins w:id="379" w:author="Heino, Matti T J" w:date="2018-08-05T23:08:00Z">
        <w:r w:rsidRPr="00652E1F">
          <w:rPr>
            <w:lang w:val="en-US"/>
          </w:rPr>
          <w:t>3. Prince SA, Adamo KB, Hamel ME, Hardt J, Gorber SC, Tremblay M. A comparison of direct versus self-report measures for assessing physical activity in adults: a systematic review. Int J Behav Nutr Phys Act. 2008;5:56.</w:t>
        </w:r>
      </w:ins>
    </w:p>
    <w:p w14:paraId="1A6CC6B0" w14:textId="77777777" w:rsidR="00652E1F" w:rsidRPr="00652E1F" w:rsidRDefault="00652E1F" w:rsidP="00652E1F">
      <w:pPr>
        <w:pStyle w:val="Bibliography"/>
        <w:rPr>
          <w:ins w:id="380" w:author="Heino, Matti T J" w:date="2018-08-05T23:08:00Z"/>
          <w:lang w:val="en-US"/>
        </w:rPr>
      </w:pPr>
      <w:ins w:id="381" w:author="Heino, Matti T J" w:date="2018-08-05T23:08:00Z">
        <w:r w:rsidRPr="00652E1F">
          <w:rPr>
            <w:lang w:val="en-US"/>
          </w:rPr>
          <w:t>4. Zhuang J, Chen P, Wang C, Huang L, Zhu Z, Zhang W, et al. Characteristics of missing physical activity data in children and youth. Res Q Exerc Sport. 2013;84:S41–7.</w:t>
        </w:r>
      </w:ins>
    </w:p>
    <w:p w14:paraId="5A0F0E3A" w14:textId="77777777" w:rsidR="00652E1F" w:rsidRPr="00652E1F" w:rsidRDefault="00652E1F" w:rsidP="00652E1F">
      <w:pPr>
        <w:pStyle w:val="Bibliography"/>
        <w:rPr>
          <w:ins w:id="382" w:author="Heino, Matti T J" w:date="2018-08-05T23:08:00Z"/>
          <w:lang w:val="en-US"/>
        </w:rPr>
      </w:pPr>
      <w:ins w:id="383" w:author="Heino, Matti T J" w:date="2018-08-05T23:08:00Z">
        <w:r w:rsidRPr="00652E1F">
          <w:rPr>
            <w:lang w:val="en-US"/>
          </w:rPr>
          <w:t>5. Ward DS, Evenson KR, Vaughn A, Rodgers AB, Troiano RP. Accelerometer use in physical activity: best practices and research recommendations. Med Sci Sports Exerc. 2005;37 11 Suppl:S582-8.</w:t>
        </w:r>
      </w:ins>
    </w:p>
    <w:p w14:paraId="0EA19B11" w14:textId="77777777" w:rsidR="00652E1F" w:rsidRPr="00652E1F" w:rsidRDefault="00652E1F" w:rsidP="00652E1F">
      <w:pPr>
        <w:pStyle w:val="Bibliography"/>
        <w:rPr>
          <w:ins w:id="384" w:author="Heino, Matti T J" w:date="2018-08-05T23:08:00Z"/>
          <w:lang w:val="en-US"/>
        </w:rPr>
      </w:pPr>
      <w:ins w:id="385" w:author="Heino, Matti T J" w:date="2018-08-05T23:08:00Z">
        <w:r w:rsidRPr="00652E1F">
          <w:rPr>
            <w:lang w:val="en-US"/>
          </w:rPr>
          <w:t>6. Audrey S, Bell S, Hughes R, Campbell R. Adolescent perspectives on wearing accelerometers to measure physical activity in population-based trials. Eur J Public Health. 2012;:cks081.</w:t>
        </w:r>
      </w:ins>
    </w:p>
    <w:p w14:paraId="68C6A667" w14:textId="77777777" w:rsidR="00652E1F" w:rsidRPr="00652E1F" w:rsidRDefault="00652E1F" w:rsidP="00652E1F">
      <w:pPr>
        <w:pStyle w:val="Bibliography"/>
        <w:rPr>
          <w:ins w:id="386" w:author="Heino, Matti T J" w:date="2018-08-05T23:08:00Z"/>
          <w:lang w:val="en-US"/>
        </w:rPr>
      </w:pPr>
      <w:ins w:id="387" w:author="Heino, Matti T J" w:date="2018-08-05T23:08:00Z">
        <w:r w:rsidRPr="00652E1F">
          <w:rPr>
            <w:lang w:val="en-US"/>
          </w:rPr>
          <w:lastRenderedPageBreak/>
          <w:t>7. Sirard JR, Slater ME. Compliance with wearing physical activity accelerometers in high school students. J Phys Act Health. 2009;6 Suppl 1:S148.</w:t>
        </w:r>
      </w:ins>
    </w:p>
    <w:p w14:paraId="27EAA558" w14:textId="77777777" w:rsidR="00652E1F" w:rsidRPr="00652E1F" w:rsidRDefault="00652E1F" w:rsidP="00652E1F">
      <w:pPr>
        <w:pStyle w:val="Bibliography"/>
        <w:rPr>
          <w:ins w:id="388" w:author="Heino, Matti T J" w:date="2018-08-05T23:08:00Z"/>
          <w:lang w:val="en-US"/>
        </w:rPr>
      </w:pPr>
      <w:ins w:id="389" w:author="Heino, Matti T J" w:date="2018-08-05T23:08:00Z">
        <w:r w:rsidRPr="00652E1F">
          <w:rPr>
            <w:lang w:val="en-US"/>
          </w:rPr>
          <w:t>8. Sallis JF, Saelens BE, Frank LD, Conway TL, Slymen DJ, Cain KL, et al. Neighborhood built environment and income: examining multiple health outcomes. Soc Sci Med. 2009;68:1285–93.</w:t>
        </w:r>
      </w:ins>
    </w:p>
    <w:p w14:paraId="6FD5F855" w14:textId="77777777" w:rsidR="00652E1F" w:rsidRPr="00652E1F" w:rsidRDefault="00652E1F" w:rsidP="00652E1F">
      <w:pPr>
        <w:pStyle w:val="Bibliography"/>
        <w:rPr>
          <w:ins w:id="390" w:author="Heino, Matti T J" w:date="2018-08-05T23:08:00Z"/>
          <w:lang w:val="en-US"/>
        </w:rPr>
      </w:pPr>
      <w:ins w:id="391" w:author="Heino, Matti T J" w:date="2018-08-05T23:08:00Z">
        <w:r w:rsidRPr="00652E1F">
          <w:rPr>
            <w:lang w:val="en-US"/>
          </w:rPr>
          <w:t>9. Barak S, Wu SS, Dai Y, Duncan PW, Behrman AL. Adherence to Accelerometry Measurement of Community Ambulation Poststroke. Phys Ther. 2014;94:101–10.</w:t>
        </w:r>
      </w:ins>
    </w:p>
    <w:p w14:paraId="7EA4CD23" w14:textId="77777777" w:rsidR="00652E1F" w:rsidRPr="00652E1F" w:rsidRDefault="00652E1F" w:rsidP="00652E1F">
      <w:pPr>
        <w:pStyle w:val="Bibliography"/>
        <w:rPr>
          <w:ins w:id="392" w:author="Heino, Matti T J" w:date="2018-08-05T23:08:00Z"/>
          <w:lang w:val="en-US"/>
        </w:rPr>
      </w:pPr>
      <w:ins w:id="393" w:author="Heino, Matti T J" w:date="2018-08-05T23:08:00Z">
        <w:r w:rsidRPr="00652E1F">
          <w:rPr>
            <w:lang w:val="en-US"/>
          </w:rPr>
          <w:t>10. Toftager M, Kristensen PL, Oliver M, Duncan S, Christiansen LB, Boyle E, et al. Accelerometer data reduction in adolescents: effects on sample retention and bias. Int J Behav Nutr Phys Act. 2013;10:140.</w:t>
        </w:r>
      </w:ins>
    </w:p>
    <w:p w14:paraId="135EA616" w14:textId="77777777" w:rsidR="00652E1F" w:rsidRPr="00652E1F" w:rsidRDefault="00652E1F" w:rsidP="00652E1F">
      <w:pPr>
        <w:pStyle w:val="Bibliography"/>
        <w:rPr>
          <w:ins w:id="394" w:author="Heino, Matti T J" w:date="2018-08-05T23:08:00Z"/>
          <w:lang w:val="en-US"/>
        </w:rPr>
      </w:pPr>
      <w:ins w:id="395" w:author="Heino, Matti T J" w:date="2018-08-05T23:08:00Z">
        <w:r w:rsidRPr="00652E1F">
          <w:rPr>
            <w:lang w:val="en-US"/>
          </w:rPr>
          <w:t>11. Belton S, O’Brien W, Wickel EE, Issartel J. Patterns of non-compliance in adolescent field based accelerometer research. J Phys Act Health. 2013;10:1181–5.</w:t>
        </w:r>
      </w:ins>
    </w:p>
    <w:p w14:paraId="311662E6" w14:textId="77777777" w:rsidR="00652E1F" w:rsidRPr="00652E1F" w:rsidRDefault="00652E1F" w:rsidP="00652E1F">
      <w:pPr>
        <w:pStyle w:val="Bibliography"/>
        <w:rPr>
          <w:ins w:id="396" w:author="Heino, Matti T J" w:date="2018-08-05T23:08:00Z"/>
          <w:lang w:val="en-US"/>
        </w:rPr>
      </w:pPr>
      <w:ins w:id="397" w:author="Heino, Matti T J" w:date="2018-08-05T23:08:00Z">
        <w:r w:rsidRPr="00652E1F">
          <w:rPr>
            <w:lang w:val="en-US"/>
          </w:rPr>
          <w:t>12. Langer EJ, Blank A, Chanowitz B. The mindlessness of ostensibly thoughtful action: The role of" placebic" information in interpersonal interaction. J Pers Soc Psychol. 1978;36:635.</w:t>
        </w:r>
      </w:ins>
    </w:p>
    <w:p w14:paraId="42DCE147" w14:textId="77777777" w:rsidR="00652E1F" w:rsidRPr="00652E1F" w:rsidRDefault="00652E1F" w:rsidP="00652E1F">
      <w:pPr>
        <w:pStyle w:val="Bibliography"/>
        <w:rPr>
          <w:ins w:id="398" w:author="Heino, Matti T J" w:date="2018-08-05T23:08:00Z"/>
          <w:lang w:val="en-US"/>
        </w:rPr>
      </w:pPr>
      <w:ins w:id="399" w:author="Heino, Matti T J" w:date="2018-08-05T23:08:00Z">
        <w:r w:rsidRPr="00652E1F">
          <w:rPr>
            <w:lang w:val="en-US"/>
          </w:rPr>
          <w:t>13. Pratkanis AR. Social influence analysis: An index of tactics. In: Pratkanis AR, editor. The science of social influence: Advances and future progress. New York: Psychology Press; 2007. p. 17–82.</w:t>
        </w:r>
      </w:ins>
    </w:p>
    <w:p w14:paraId="2EBB44D3" w14:textId="77777777" w:rsidR="00652E1F" w:rsidRPr="00652E1F" w:rsidRDefault="00652E1F" w:rsidP="00652E1F">
      <w:pPr>
        <w:pStyle w:val="Bibliography"/>
        <w:rPr>
          <w:ins w:id="400" w:author="Heino, Matti T J" w:date="2018-08-05T23:08:00Z"/>
          <w:lang w:val="en-US"/>
        </w:rPr>
      </w:pPr>
      <w:ins w:id="401" w:author="Heino, Matti T J" w:date="2018-08-05T23:08:00Z">
        <w:r w:rsidRPr="00652E1F">
          <w:rPr>
            <w:lang w:val="en-US"/>
          </w:rPr>
          <w:t>14. Cialdini RB, Goldstein NJ, Martin SJ. Influence: Science and practice. Boston: Pearson Education; 2009.</w:t>
        </w:r>
      </w:ins>
    </w:p>
    <w:p w14:paraId="614C18EF" w14:textId="77777777" w:rsidR="00652E1F" w:rsidRPr="00652E1F" w:rsidRDefault="00652E1F" w:rsidP="00652E1F">
      <w:pPr>
        <w:pStyle w:val="Bibliography"/>
        <w:rPr>
          <w:ins w:id="402" w:author="Heino, Matti T J" w:date="2018-08-05T23:08:00Z"/>
          <w:lang w:val="en-US"/>
        </w:rPr>
      </w:pPr>
      <w:ins w:id="403" w:author="Heino, Matti T J" w:date="2018-08-05T23:08:00Z">
        <w:r w:rsidRPr="00652E1F">
          <w:rPr>
            <w:lang w:val="en-US"/>
          </w:rPr>
          <w:t>15. Blount J. Fanatical Prospecting: The Ultimate Guide to Opening Sales Conversations and Filling the Pipeline by Leveraging Social Selling, Telephone, Email, Text, and Cold Calling. John Wiley &amp; Sons; 2015.</w:t>
        </w:r>
      </w:ins>
    </w:p>
    <w:p w14:paraId="3F657133" w14:textId="77777777" w:rsidR="00652E1F" w:rsidRPr="00652E1F" w:rsidRDefault="00652E1F" w:rsidP="00652E1F">
      <w:pPr>
        <w:pStyle w:val="Bibliography"/>
        <w:rPr>
          <w:ins w:id="404" w:author="Heino, Matti T J" w:date="2018-08-05T23:08:00Z"/>
          <w:lang w:val="en-US"/>
        </w:rPr>
      </w:pPr>
      <w:ins w:id="405" w:author="Heino, Matti T J" w:date="2018-08-05T23:08:00Z">
        <w:r w:rsidRPr="00652E1F">
          <w:rPr>
            <w:lang w:val="en-US"/>
          </w:rPr>
          <w:t>16. Goldman B. The Science of Settlement: Ideas for Negotiators. Pennsylvania: ALI-ABA; 2008.</w:t>
        </w:r>
      </w:ins>
    </w:p>
    <w:p w14:paraId="31B48C57" w14:textId="77777777" w:rsidR="00652E1F" w:rsidRPr="00652E1F" w:rsidRDefault="00652E1F" w:rsidP="00652E1F">
      <w:pPr>
        <w:pStyle w:val="Bibliography"/>
        <w:rPr>
          <w:ins w:id="406" w:author="Heino, Matti T J" w:date="2018-08-05T23:08:00Z"/>
          <w:lang w:val="en-US"/>
        </w:rPr>
      </w:pPr>
      <w:ins w:id="407" w:author="Heino, Matti T J" w:date="2018-08-05T23:08:00Z">
        <w:r w:rsidRPr="00652E1F">
          <w:rPr>
            <w:lang w:val="en-US"/>
          </w:rPr>
          <w:t>17. Mortensen KW. Maximum Influence: The 12 Universal Laws of Power Persuasion. 2nd edition. New York: American Management Association; 2013.</w:t>
        </w:r>
      </w:ins>
    </w:p>
    <w:p w14:paraId="7678C523" w14:textId="77777777" w:rsidR="00652E1F" w:rsidRPr="00652E1F" w:rsidRDefault="00652E1F" w:rsidP="00652E1F">
      <w:pPr>
        <w:pStyle w:val="Bibliography"/>
        <w:rPr>
          <w:ins w:id="408" w:author="Heino, Matti T J" w:date="2018-08-05T23:08:00Z"/>
          <w:lang w:val="en-US"/>
        </w:rPr>
      </w:pPr>
      <w:ins w:id="409" w:author="Heino, Matti T J" w:date="2018-08-05T23:08:00Z">
        <w:r w:rsidRPr="00652E1F">
          <w:rPr>
            <w:lang w:val="en-US"/>
          </w:rPr>
          <w:t>18. Weinschenk S. The Power of the Word “Because” To Get People To Do Stuff. Psychology Today. 2013. https://web.archive.org/web/20170306230957/https://www.psychologytoday.com/blog/brain-wise/201310/the-power-the-word-because-get-people-do-stuff. Accessed 5 Nov 2015.</w:t>
        </w:r>
      </w:ins>
    </w:p>
    <w:p w14:paraId="122FC043" w14:textId="77777777" w:rsidR="00652E1F" w:rsidRPr="00652E1F" w:rsidRDefault="00652E1F" w:rsidP="00652E1F">
      <w:pPr>
        <w:pStyle w:val="Bibliography"/>
        <w:rPr>
          <w:ins w:id="410" w:author="Heino, Matti T J" w:date="2018-08-05T23:08:00Z"/>
          <w:lang w:val="en-US"/>
        </w:rPr>
      </w:pPr>
      <w:ins w:id="411" w:author="Heino, Matti T J" w:date="2018-08-05T23:08:00Z">
        <w:r w:rsidRPr="00652E1F">
          <w:rPr>
            <w:lang w:val="en-US"/>
          </w:rPr>
          <w:t>19. Cialdini RB. Influence: Science and practice. 4th edition. USA: Arizona State University: Allyn &amp; Bacon; 2001.</w:t>
        </w:r>
      </w:ins>
    </w:p>
    <w:p w14:paraId="4CEF7739" w14:textId="77777777" w:rsidR="00652E1F" w:rsidRPr="00652E1F" w:rsidRDefault="00652E1F" w:rsidP="00652E1F">
      <w:pPr>
        <w:pStyle w:val="Bibliography"/>
        <w:rPr>
          <w:ins w:id="412" w:author="Heino, Matti T J" w:date="2018-08-05T23:08:00Z"/>
          <w:lang w:val="en-US"/>
        </w:rPr>
      </w:pPr>
      <w:ins w:id="413" w:author="Heino, Matti T J" w:date="2018-08-05T23:08:00Z">
        <w:r w:rsidRPr="00652E1F">
          <w:rPr>
            <w:lang w:val="en-US"/>
          </w:rPr>
          <w:t>20. Key SM, Edlund JE, Sagarin BJ, Bizer GY. Individual differences in susceptibility to mindlessness. Personal Individ Differ. 2009;46:261–4.</w:t>
        </w:r>
      </w:ins>
    </w:p>
    <w:p w14:paraId="19BD97FB" w14:textId="77777777" w:rsidR="00652E1F" w:rsidRPr="00652E1F" w:rsidRDefault="00652E1F" w:rsidP="00652E1F">
      <w:pPr>
        <w:pStyle w:val="Bibliography"/>
        <w:rPr>
          <w:ins w:id="414" w:author="Heino, Matti T J" w:date="2018-08-05T23:08:00Z"/>
          <w:lang w:val="en-US"/>
        </w:rPr>
      </w:pPr>
      <w:ins w:id="415" w:author="Heino, Matti T J" w:date="2018-08-05T23:08:00Z">
        <w:r w:rsidRPr="00652E1F">
          <w:rPr>
            <w:lang w:val="en-US"/>
          </w:rPr>
          <w:t>21. Folkes VS. Mindlessness or mindfulness: A partial replication and extension of Langer, Blank, and Chanowitz. J Pers Soc Psychol. 1985;48:600–4.</w:t>
        </w:r>
      </w:ins>
    </w:p>
    <w:p w14:paraId="197C3C99" w14:textId="77777777" w:rsidR="00652E1F" w:rsidRPr="00652E1F" w:rsidRDefault="00652E1F" w:rsidP="00652E1F">
      <w:pPr>
        <w:pStyle w:val="Bibliography"/>
        <w:rPr>
          <w:ins w:id="416" w:author="Heino, Matti T J" w:date="2018-08-05T23:08:00Z"/>
          <w:lang w:val="en-US"/>
        </w:rPr>
      </w:pPr>
      <w:ins w:id="417" w:author="Heino, Matti T J" w:date="2018-08-05T23:08:00Z">
        <w:r w:rsidRPr="00652E1F">
          <w:rPr>
            <w:lang w:val="en-US"/>
          </w:rPr>
          <w:lastRenderedPageBreak/>
          <w:t>22. Langer EJ, Chanowitz B, Blank A. Mindlessness–mindfulness in perspective: A reply to Valerie Folkes. J Pers Soc Psychol. 1985;48:605–7.</w:t>
        </w:r>
      </w:ins>
    </w:p>
    <w:p w14:paraId="4E2D66D7" w14:textId="77777777" w:rsidR="00652E1F" w:rsidRPr="00652E1F" w:rsidRDefault="00652E1F" w:rsidP="00652E1F">
      <w:pPr>
        <w:pStyle w:val="Bibliography"/>
        <w:rPr>
          <w:ins w:id="418" w:author="Heino, Matti T J" w:date="2018-08-05T23:08:00Z"/>
          <w:lang w:val="en-US"/>
        </w:rPr>
      </w:pPr>
      <w:ins w:id="419" w:author="Heino, Matti T J" w:date="2018-08-05T23:08:00Z">
        <w:r w:rsidRPr="00652E1F">
          <w:rPr>
            <w:lang w:val="en-US"/>
          </w:rPr>
          <w:t>23. Makel MC, Plucker JA, Hegarty B. Replications in Psychology Research How Often Do They Really Occur? Perspect Psychol Sci. 2012;7:537–42.</w:t>
        </w:r>
      </w:ins>
    </w:p>
    <w:p w14:paraId="3ECF14DB" w14:textId="77777777" w:rsidR="00652E1F" w:rsidRPr="00652E1F" w:rsidRDefault="00652E1F" w:rsidP="00652E1F">
      <w:pPr>
        <w:pStyle w:val="Bibliography"/>
        <w:rPr>
          <w:ins w:id="420" w:author="Heino, Matti T J" w:date="2018-08-05T23:08:00Z"/>
          <w:lang w:val="en-US"/>
        </w:rPr>
      </w:pPr>
      <w:ins w:id="421" w:author="Heino, Matti T J" w:date="2018-08-05T23:08:00Z">
        <w:r w:rsidRPr="00652E1F">
          <w:rPr>
            <w:lang w:val="en-US"/>
          </w:rPr>
          <w:t>24. Pollock CL, Smith SD, Knowles ES, Bruce HJ. Mindfullness Limits Compliance With the That’s-Not-All Technique. Pers Soc Psychol Bull. 1998;24:1153–1157.</w:t>
        </w:r>
      </w:ins>
    </w:p>
    <w:p w14:paraId="295FEBBA" w14:textId="77777777" w:rsidR="00652E1F" w:rsidRDefault="00652E1F" w:rsidP="00652E1F">
      <w:pPr>
        <w:pStyle w:val="Bibliography"/>
        <w:rPr>
          <w:ins w:id="422" w:author="Heino, Matti T J" w:date="2018-08-05T23:08:00Z"/>
        </w:rPr>
      </w:pPr>
      <w:ins w:id="423" w:author="Heino, Matti T J" w:date="2018-08-05T23:08:00Z">
        <w:r w:rsidRPr="00652E1F">
          <w:rPr>
            <w:lang w:val="en-US"/>
          </w:rPr>
          <w:t xml:space="preserve">25. Slugoski BR. Mindless processing of requests? Don’t ask twice. Br J Soc Psychol. </w:t>
        </w:r>
        <w:r>
          <w:t>1995;34:335–350.</w:t>
        </w:r>
      </w:ins>
    </w:p>
    <w:p w14:paraId="5FE31410" w14:textId="77777777" w:rsidR="00652E1F" w:rsidRPr="00652E1F" w:rsidRDefault="00652E1F" w:rsidP="00652E1F">
      <w:pPr>
        <w:pStyle w:val="Bibliography"/>
        <w:rPr>
          <w:ins w:id="424" w:author="Heino, Matti T J" w:date="2018-08-05T23:08:00Z"/>
          <w:lang w:val="en-US"/>
        </w:rPr>
      </w:pPr>
      <w:ins w:id="425" w:author="Heino, Matti T J" w:date="2018-08-05T23:08:00Z">
        <w:r>
          <w:t xml:space="preserve">26. Laaksonen M, Talala K, Martelin T, Rahkonen O, Roos E, Helakorpi S, et al. </w:t>
        </w:r>
        <w:r w:rsidRPr="00652E1F">
          <w:rPr>
            <w:lang w:val="en-US"/>
          </w:rPr>
          <w:t>Health behaviours as explanations for educational level differences in cardiovascular and all-cause mortality: a follow-up of 60 000 men and women over 23 years. Eur J Public Health. 2008;18:38–43.</w:t>
        </w:r>
      </w:ins>
    </w:p>
    <w:p w14:paraId="25858D52" w14:textId="77777777" w:rsidR="00652E1F" w:rsidRPr="00652E1F" w:rsidRDefault="00652E1F" w:rsidP="00652E1F">
      <w:pPr>
        <w:pStyle w:val="Bibliography"/>
        <w:rPr>
          <w:ins w:id="426" w:author="Heino, Matti T J" w:date="2018-08-05T23:08:00Z"/>
          <w:lang w:val="en-US"/>
        </w:rPr>
      </w:pPr>
      <w:ins w:id="427" w:author="Heino, Matti T J" w:date="2018-08-05T23:08:00Z">
        <w:r w:rsidRPr="00652E1F">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ins>
    </w:p>
    <w:p w14:paraId="0F8B3EA9" w14:textId="77777777" w:rsidR="00652E1F" w:rsidRDefault="00652E1F" w:rsidP="00652E1F">
      <w:pPr>
        <w:pStyle w:val="Bibliography"/>
        <w:rPr>
          <w:ins w:id="428" w:author="Heino, Matti T J" w:date="2018-08-05T23:08:00Z"/>
        </w:rPr>
      </w:pPr>
      <w:ins w:id="429" w:author="Heino, Matti T J" w:date="2018-08-05T23:08:00Z">
        <w:r w:rsidRPr="00652E1F">
          <w:rPr>
            <w:lang w:val="en-US"/>
          </w:rPr>
          <w:t xml:space="preserve">28. National institute for Health and Welfare. School health survey 2015 results: Lifestyle. </w:t>
        </w:r>
        <w:r>
          <w:t>Terveyden ja hyvinvoinnin laitos. 2015. https://web.archive.org/web/20170306230805/https://www.thl.fi/fi/tutkimus-ja-asiantuntijatyo/vaestotutkimukset/kouluterveyskysely/tulokset/tulokset-aiheittain/elintavat. Accessed 4 Dec 2015.</w:t>
        </w:r>
      </w:ins>
    </w:p>
    <w:p w14:paraId="6BEF91E3" w14:textId="77777777" w:rsidR="00652E1F" w:rsidRPr="00652E1F" w:rsidRDefault="00652E1F" w:rsidP="00652E1F">
      <w:pPr>
        <w:pStyle w:val="Bibliography"/>
        <w:rPr>
          <w:ins w:id="430" w:author="Heino, Matti T J" w:date="2018-08-05T23:08:00Z"/>
          <w:lang w:val="en-US"/>
        </w:rPr>
      </w:pPr>
      <w:ins w:id="431" w:author="Heino, Matti T J" w:date="2018-08-05T23:08:00Z">
        <w:r>
          <w:t xml:space="preserve">29. Hankonen N, Heino MTJ, Araujo-Soares V, Sniehotta FF, Sund R, Vasankari T, et al. </w:t>
        </w:r>
        <w:r w:rsidRPr="00652E1F">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ins>
    </w:p>
    <w:p w14:paraId="60BCB004" w14:textId="77777777" w:rsidR="00652E1F" w:rsidRPr="00652E1F" w:rsidRDefault="00652E1F" w:rsidP="00652E1F">
      <w:pPr>
        <w:pStyle w:val="Bibliography"/>
        <w:rPr>
          <w:ins w:id="432" w:author="Heino, Matti T J" w:date="2018-08-05T23:08:00Z"/>
          <w:lang w:val="en-US"/>
        </w:rPr>
      </w:pPr>
      <w:ins w:id="433" w:author="Heino, Matti T J" w:date="2018-08-05T23:08:00Z">
        <w:r w:rsidRPr="00652E1F">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ins>
    </w:p>
    <w:p w14:paraId="41B981B7" w14:textId="77777777" w:rsidR="00652E1F" w:rsidRPr="00652E1F" w:rsidRDefault="00652E1F" w:rsidP="00652E1F">
      <w:pPr>
        <w:pStyle w:val="Bibliography"/>
        <w:rPr>
          <w:ins w:id="434" w:author="Heino, Matti T J" w:date="2018-08-05T23:08:00Z"/>
          <w:lang w:val="en-US"/>
        </w:rPr>
      </w:pPr>
      <w:ins w:id="435" w:author="Heino, Matti T J" w:date="2018-08-05T23:08:00Z">
        <w:r w:rsidRPr="00652E1F">
          <w:rPr>
            <w:lang w:val="en-US"/>
          </w:rPr>
          <w:t>31. Heino MTJ. No use reasoning with adolescents? A randomised controlled trial comparing persuasive messages. 2016. https://helda.helsinki.fi/handle/10138/163800. Accessed 7 Jun 2017.</w:t>
        </w:r>
      </w:ins>
    </w:p>
    <w:p w14:paraId="04B2116A" w14:textId="77777777" w:rsidR="00652E1F" w:rsidRPr="00652E1F" w:rsidRDefault="00652E1F" w:rsidP="00652E1F">
      <w:pPr>
        <w:pStyle w:val="Bibliography"/>
        <w:rPr>
          <w:ins w:id="436" w:author="Heino, Matti T J" w:date="2018-08-05T23:08:00Z"/>
          <w:lang w:val="en-US"/>
        </w:rPr>
      </w:pPr>
      <w:ins w:id="437" w:author="Heino, Matti T J" w:date="2018-08-05T23:08:00Z">
        <w:r w:rsidRPr="00652E1F">
          <w:rPr>
            <w:lang w:val="en-US"/>
          </w:rPr>
          <w:t>32. Heino MTJ. Comparing persuasive SMS reminders: Supplementary website. 2018. https://web.archive.org/web/20180223210916/https://heinonmatti.github.io/sms-persuasion/sms-persuasion-supplement.html. Accessed 21 Feb 2018.</w:t>
        </w:r>
      </w:ins>
    </w:p>
    <w:p w14:paraId="3E52D15F" w14:textId="77777777" w:rsidR="00652E1F" w:rsidRPr="00652E1F" w:rsidRDefault="00652E1F" w:rsidP="00652E1F">
      <w:pPr>
        <w:pStyle w:val="Bibliography"/>
        <w:rPr>
          <w:ins w:id="438" w:author="Heino, Matti T J" w:date="2018-08-05T23:08:00Z"/>
          <w:lang w:val="en-US"/>
        </w:rPr>
      </w:pPr>
      <w:ins w:id="439" w:author="Heino, Matti T J" w:date="2018-08-05T23:08:00Z">
        <w:r w:rsidRPr="00652E1F">
          <w:rPr>
            <w:lang w:val="sv-SE"/>
          </w:rPr>
          <w:t xml:space="preserve">33. Rowlands AV, Fraysse F, Catt M, Stiles VH, Stanley RM, Eston RG, et al. </w:t>
        </w:r>
        <w:r w:rsidRPr="00652E1F">
          <w:rPr>
            <w:lang w:val="en-US"/>
          </w:rPr>
          <w:t>Comparability of measured acceleration from accelerometry-based activity monitors. 2015.</w:t>
        </w:r>
      </w:ins>
    </w:p>
    <w:p w14:paraId="0A36F664" w14:textId="77777777" w:rsidR="00652E1F" w:rsidRPr="00652E1F" w:rsidRDefault="00652E1F" w:rsidP="00652E1F">
      <w:pPr>
        <w:pStyle w:val="Bibliography"/>
        <w:rPr>
          <w:ins w:id="440" w:author="Heino, Matti T J" w:date="2018-08-05T23:08:00Z"/>
          <w:lang w:val="en-US"/>
        </w:rPr>
      </w:pPr>
      <w:ins w:id="441" w:author="Heino, Matti T J" w:date="2018-08-05T23:08:00Z">
        <w:r w:rsidRPr="00652E1F">
          <w:rPr>
            <w:lang w:val="en-US"/>
          </w:rPr>
          <w:lastRenderedPageBreak/>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ins>
    </w:p>
    <w:p w14:paraId="79971BBD" w14:textId="77777777" w:rsidR="00652E1F" w:rsidRPr="00652E1F" w:rsidRDefault="00652E1F" w:rsidP="00652E1F">
      <w:pPr>
        <w:pStyle w:val="Bibliography"/>
        <w:rPr>
          <w:ins w:id="442" w:author="Heino, Matti T J" w:date="2018-08-05T23:08:00Z"/>
          <w:lang w:val="en-US"/>
        </w:rPr>
      </w:pPr>
      <w:ins w:id="443" w:author="Heino, Matti T J" w:date="2018-08-05T23:08:00Z">
        <w:r w:rsidRPr="00652E1F">
          <w:rPr>
            <w:lang w:val="en-US"/>
          </w:rPr>
          <w:t>35. Vähä-Ypyä H, Vasankari T, Husu P, Suni J, Sievänen H. A universal, accurate intensity-based classification of different physical activities using raw data of accelerometer. Clin Physiol Funct Imaging. 2015;35:64–70.</w:t>
        </w:r>
      </w:ins>
    </w:p>
    <w:p w14:paraId="35101174" w14:textId="77777777" w:rsidR="00652E1F" w:rsidRPr="00652E1F" w:rsidRDefault="00652E1F" w:rsidP="00652E1F">
      <w:pPr>
        <w:pStyle w:val="Bibliography"/>
        <w:rPr>
          <w:ins w:id="444" w:author="Heino, Matti T J" w:date="2018-08-05T23:08:00Z"/>
          <w:lang w:val="en-US"/>
        </w:rPr>
      </w:pPr>
      <w:ins w:id="445" w:author="Heino, Matti T J" w:date="2018-08-05T23:08:00Z">
        <w:r w:rsidRPr="00652E1F">
          <w:rPr>
            <w:lang w:val="en-US"/>
          </w:rPr>
          <w:t>36. Dienes Z. Understanding Psychology as a Science: An Introduction to Scientific and Statistical Inference. Palgrave Macmillan; 2008.</w:t>
        </w:r>
      </w:ins>
    </w:p>
    <w:p w14:paraId="447A6948" w14:textId="77777777" w:rsidR="00652E1F" w:rsidRPr="00652E1F" w:rsidRDefault="00652E1F" w:rsidP="00652E1F">
      <w:pPr>
        <w:pStyle w:val="Bibliography"/>
        <w:rPr>
          <w:ins w:id="446" w:author="Heino, Matti T J" w:date="2018-08-05T23:08:00Z"/>
          <w:lang w:val="en-US"/>
        </w:rPr>
      </w:pPr>
      <w:ins w:id="447" w:author="Heino, Matti T J" w:date="2018-08-05T23:08:00Z">
        <w:r w:rsidRPr="00652E1F">
          <w:rPr>
            <w:lang w:val="en-US"/>
          </w:rPr>
          <w:t>37. Wagenmakers E-J. A practical solution to the pervasive problems of p values. Psychon Bull Rev. 2007;14:779–804.</w:t>
        </w:r>
      </w:ins>
    </w:p>
    <w:p w14:paraId="2725B657" w14:textId="77777777" w:rsidR="00652E1F" w:rsidRPr="00652E1F" w:rsidRDefault="00652E1F" w:rsidP="00652E1F">
      <w:pPr>
        <w:pStyle w:val="Bibliography"/>
        <w:rPr>
          <w:ins w:id="448" w:author="Heino, Matti T J" w:date="2018-08-05T23:08:00Z"/>
          <w:lang w:val="en-US"/>
        </w:rPr>
      </w:pPr>
      <w:ins w:id="449" w:author="Heino, Matti T J" w:date="2018-08-05T23:08:00Z">
        <w:r w:rsidRPr="00652E1F">
          <w:rPr>
            <w:lang w:val="en-US"/>
          </w:rPr>
          <w:t>38. Fanelli D. Only Reporting Guidelines Can Save (Soft) Science. Eur J Personal. 2013;27:120–44.</w:t>
        </w:r>
      </w:ins>
    </w:p>
    <w:p w14:paraId="6CD0F082" w14:textId="77777777" w:rsidR="00652E1F" w:rsidRPr="00652E1F" w:rsidRDefault="00652E1F" w:rsidP="00652E1F">
      <w:pPr>
        <w:pStyle w:val="Bibliography"/>
        <w:rPr>
          <w:ins w:id="450" w:author="Heino, Matti T J" w:date="2018-08-05T23:08:00Z"/>
          <w:lang w:val="en-US"/>
        </w:rPr>
      </w:pPr>
      <w:ins w:id="451" w:author="Heino, Matti T J" w:date="2018-08-05T23:08:00Z">
        <w:r w:rsidRPr="00652E1F">
          <w:rPr>
            <w:lang w:val="en-US"/>
          </w:rPr>
          <w:t>39. Boutron I, Moher D, Altman DG, Schulz KF, Ravaud P. Extending the CONSORT Statement to Randomized Trials of Nonpharmacologic Treatment: Explanation and Elaboration. Ann Intern Med. 2008;148:295–309.</w:t>
        </w:r>
      </w:ins>
    </w:p>
    <w:p w14:paraId="26A7A151" w14:textId="77777777" w:rsidR="00652E1F" w:rsidRPr="00652E1F" w:rsidRDefault="00652E1F" w:rsidP="00652E1F">
      <w:pPr>
        <w:pStyle w:val="Bibliography"/>
        <w:rPr>
          <w:ins w:id="452" w:author="Heino, Matti T J" w:date="2018-08-05T23:08:00Z"/>
          <w:lang w:val="en-US"/>
        </w:rPr>
      </w:pPr>
      <w:ins w:id="453" w:author="Heino, Matti T J" w:date="2018-08-05T23:08:00Z">
        <w:r w:rsidRPr="00652E1F">
          <w:rPr>
            <w:lang w:val="en-US"/>
          </w:rPr>
          <w:t>40. Allen L, Scott J, Brand A, Hlava M, Altman M. Publishing: Credit where credit is due. Nature. 2014;508:312–3.</w:t>
        </w:r>
      </w:ins>
    </w:p>
    <w:p w14:paraId="07E45E18" w14:textId="77777777" w:rsidR="00652E1F" w:rsidRPr="00652E1F" w:rsidRDefault="00652E1F" w:rsidP="00652E1F">
      <w:pPr>
        <w:pStyle w:val="Bibliography"/>
        <w:rPr>
          <w:ins w:id="454" w:author="Heino, Matti T J" w:date="2018-08-05T23:08:00Z"/>
          <w:lang w:val="en-US"/>
        </w:rPr>
      </w:pPr>
      <w:ins w:id="455" w:author="Heino, Matti T J" w:date="2018-08-05T23:08:00Z">
        <w:r w:rsidRPr="00652E1F">
          <w:rPr>
            <w:lang w:val="en-US"/>
          </w:rPr>
          <w:t>41. R Core Team. R: A Language and Environment for Statistical Computing. Vienna, Austria: R Foundation for Statistical Computing; 2015.</w:t>
        </w:r>
      </w:ins>
    </w:p>
    <w:p w14:paraId="5EFA8500" w14:textId="77777777" w:rsidR="00652E1F" w:rsidRPr="00652E1F" w:rsidRDefault="00652E1F" w:rsidP="00652E1F">
      <w:pPr>
        <w:pStyle w:val="Bibliography"/>
        <w:rPr>
          <w:ins w:id="456" w:author="Heino, Matti T J" w:date="2018-08-05T23:08:00Z"/>
          <w:lang w:val="en-US"/>
        </w:rPr>
      </w:pPr>
      <w:ins w:id="457" w:author="Heino, Matti T J" w:date="2018-08-05T23:08:00Z">
        <w:r w:rsidRPr="00652E1F">
          <w:rPr>
            <w:lang w:val="en-US"/>
          </w:rPr>
          <w:t>42. RStudio Team. RStudio: Integrated Development Environment for R. Boston, MA: RStudio, Inc.; 2015. http://www.rstudio.com/.</w:t>
        </w:r>
      </w:ins>
    </w:p>
    <w:p w14:paraId="4BCD3960" w14:textId="77777777" w:rsidR="00652E1F" w:rsidRPr="00652E1F" w:rsidRDefault="00652E1F" w:rsidP="00652E1F">
      <w:pPr>
        <w:pStyle w:val="Bibliography"/>
        <w:rPr>
          <w:ins w:id="458" w:author="Heino, Matti T J" w:date="2018-08-05T23:08:00Z"/>
          <w:lang w:val="en-US"/>
        </w:rPr>
      </w:pPr>
      <w:ins w:id="459" w:author="Heino, Matti T J" w:date="2018-08-05T23:08:00Z">
        <w:r w:rsidRPr="00652E1F">
          <w:rPr>
            <w:lang w:val="en-US"/>
          </w:rPr>
          <w:t>43. Wickham H. ggplot2: Elegant Graphics for Data Analysis. Springer-Verlag New York; 2009. http://ggplot2.org.</w:t>
        </w:r>
      </w:ins>
    </w:p>
    <w:p w14:paraId="1B1EF2B1" w14:textId="77777777" w:rsidR="00652E1F" w:rsidRPr="00652E1F" w:rsidRDefault="00652E1F" w:rsidP="00652E1F">
      <w:pPr>
        <w:pStyle w:val="Bibliography"/>
        <w:rPr>
          <w:ins w:id="460" w:author="Heino, Matti T J" w:date="2018-08-05T23:08:00Z"/>
          <w:lang w:val="en-US"/>
        </w:rPr>
      </w:pPr>
      <w:ins w:id="461" w:author="Heino, Matti T J" w:date="2018-08-05T23:08:00Z">
        <w:r w:rsidRPr="00652E1F">
          <w:rPr>
            <w:lang w:val="en-US"/>
          </w:rPr>
          <w:t>44. Phillips N. yarrr: A companion to the e-book YaRrr!: The Pirate’s Guide to R. 2016. http://www.r-bloggers.com/the-new-and-improved-pirateplot-now-with-themes/.</w:t>
        </w:r>
      </w:ins>
    </w:p>
    <w:p w14:paraId="0D512979" w14:textId="77777777" w:rsidR="00652E1F" w:rsidRPr="00652E1F" w:rsidRDefault="00652E1F" w:rsidP="00652E1F">
      <w:pPr>
        <w:pStyle w:val="Bibliography"/>
        <w:rPr>
          <w:ins w:id="462" w:author="Heino, Matti T J" w:date="2018-08-05T23:08:00Z"/>
          <w:lang w:val="en-US"/>
        </w:rPr>
      </w:pPr>
      <w:ins w:id="463" w:author="Heino, Matti T J" w:date="2018-08-05T23:08:00Z">
        <w:r w:rsidRPr="00652E1F">
          <w:rPr>
            <w:lang w:val="en-US"/>
          </w:rPr>
          <w:t>45. Baguley T. Serious stats: A guide to advanced statistics for the behavioral sciences. China: Palgrave Macmillan; 2012.</w:t>
        </w:r>
      </w:ins>
    </w:p>
    <w:p w14:paraId="7DB0D122" w14:textId="77777777" w:rsidR="00652E1F" w:rsidRPr="00652E1F" w:rsidRDefault="00652E1F" w:rsidP="00652E1F">
      <w:pPr>
        <w:pStyle w:val="Bibliography"/>
        <w:rPr>
          <w:ins w:id="464" w:author="Heino, Matti T J" w:date="2018-08-05T23:08:00Z"/>
          <w:lang w:val="en-US"/>
        </w:rPr>
      </w:pPr>
      <w:ins w:id="465" w:author="Heino, Matti T J" w:date="2018-08-05T23:08:00Z">
        <w:r w:rsidRPr="00652E1F">
          <w:rPr>
            <w:lang w:val="en-US"/>
          </w:rPr>
          <w:t>46. Bowman AW, Azzalini A. R package sm: nonparametric smoothing methods (version 2.2-5.4). University of Glasgow, UK and Università di Padova, Italia; 2014. URL http://www.stats.gla.ac.uk/ adrian/sm, http://azzalini.stat.unipd.it/Book_sm.</w:t>
        </w:r>
      </w:ins>
    </w:p>
    <w:p w14:paraId="0353FED0" w14:textId="77777777" w:rsidR="00652E1F" w:rsidRPr="00652E1F" w:rsidRDefault="00652E1F" w:rsidP="00652E1F">
      <w:pPr>
        <w:pStyle w:val="Bibliography"/>
        <w:rPr>
          <w:ins w:id="466" w:author="Heino, Matti T J" w:date="2018-08-05T23:08:00Z"/>
          <w:lang w:val="en-US"/>
        </w:rPr>
      </w:pPr>
      <w:ins w:id="467" w:author="Heino, Matti T J" w:date="2018-08-05T23:08:00Z">
        <w:r w:rsidRPr="00652E1F">
          <w:rPr>
            <w:lang w:val="en-US"/>
          </w:rPr>
          <w:t>47. Peters G-Jo. userfriendlyscience: Quantitative analysis made accessible. 2016. http://CRAN.R-project.org/package=userfriendlyscience.</w:t>
        </w:r>
      </w:ins>
    </w:p>
    <w:p w14:paraId="486335F9" w14:textId="77777777" w:rsidR="00652E1F" w:rsidRPr="00652E1F" w:rsidRDefault="00652E1F" w:rsidP="00652E1F">
      <w:pPr>
        <w:pStyle w:val="Bibliography"/>
        <w:rPr>
          <w:ins w:id="468" w:author="Heino, Matti T J" w:date="2018-08-05T23:08:00Z"/>
          <w:lang w:val="en-US"/>
        </w:rPr>
      </w:pPr>
      <w:ins w:id="469" w:author="Heino, Matti T J" w:date="2018-08-05T23:08:00Z">
        <w:r w:rsidRPr="00652E1F">
          <w:rPr>
            <w:lang w:val="en-US"/>
          </w:rPr>
          <w:t>48. Morey RD, Hoekstra R, Rouder JN, Lee MD, Wagenmakers E-J. The fallacy of placing confidence in confidence intervals. Psychon Bull Rev. 2015. doi:10.3758/s13423-015-0947-8.</w:t>
        </w:r>
      </w:ins>
    </w:p>
    <w:p w14:paraId="211A6515" w14:textId="77777777" w:rsidR="00652E1F" w:rsidRPr="00652E1F" w:rsidRDefault="00652E1F" w:rsidP="00652E1F">
      <w:pPr>
        <w:pStyle w:val="Bibliography"/>
        <w:rPr>
          <w:ins w:id="470" w:author="Heino, Matti T J" w:date="2018-08-05T23:08:00Z"/>
          <w:lang w:val="en-US"/>
        </w:rPr>
      </w:pPr>
      <w:ins w:id="471" w:author="Heino, Matti T J" w:date="2018-08-05T23:08:00Z">
        <w:r w:rsidRPr="00652E1F">
          <w:rPr>
            <w:lang w:val="en-US"/>
          </w:rPr>
          <w:lastRenderedPageBreak/>
          <w:t>49. Heino MTJ, Vuorre M, Hankonen N. Bayesian evaluation of behavior change interventions: A brief introduction and a practical example. PsyArXiv. 2017. doi:10.17605/OSF.IO/XMGWV.</w:t>
        </w:r>
      </w:ins>
    </w:p>
    <w:p w14:paraId="0CA49606" w14:textId="77777777" w:rsidR="00652E1F" w:rsidRPr="00652E1F" w:rsidRDefault="00652E1F" w:rsidP="00652E1F">
      <w:pPr>
        <w:pStyle w:val="Bibliography"/>
        <w:rPr>
          <w:ins w:id="472" w:author="Heino, Matti T J" w:date="2018-08-05T23:08:00Z"/>
          <w:lang w:val="en-US"/>
        </w:rPr>
      </w:pPr>
      <w:ins w:id="473" w:author="Heino, Matti T J" w:date="2018-08-05T23:08:00Z">
        <w:r w:rsidRPr="00652E1F">
          <w:rPr>
            <w:lang w:val="en-US"/>
          </w:rPr>
          <w:t>50. Morey RD, Romeijn J-W, Rouder JN. The philosophy of Bayes factors and the quantification of statistical evidence. J Math Psychol. 2016. doi:10.1016/j.jmp.2015.11.001.</w:t>
        </w:r>
      </w:ins>
    </w:p>
    <w:p w14:paraId="211C0AEB" w14:textId="77777777" w:rsidR="00652E1F" w:rsidRPr="00652E1F" w:rsidRDefault="00652E1F" w:rsidP="00652E1F">
      <w:pPr>
        <w:pStyle w:val="Bibliography"/>
        <w:rPr>
          <w:ins w:id="474" w:author="Heino, Matti T J" w:date="2018-08-05T23:08:00Z"/>
          <w:lang w:val="en-US"/>
        </w:rPr>
      </w:pPr>
      <w:ins w:id="475" w:author="Heino, Matti T J" w:date="2018-08-05T23:08:00Z">
        <w:r w:rsidRPr="00652E1F">
          <w:rPr>
            <w:lang w:val="en-US"/>
          </w:rPr>
          <w:t>51. Etz A, Vandekerckhove J. Introduction to Bayesian Inference for Psychology. 2017. https://osf.io/preprints/psyarxiv/q46q3. Accessed 21 Mar 2017.</w:t>
        </w:r>
      </w:ins>
    </w:p>
    <w:p w14:paraId="4BDBAFB0" w14:textId="77777777" w:rsidR="00652E1F" w:rsidRPr="00652E1F" w:rsidRDefault="00652E1F" w:rsidP="00652E1F">
      <w:pPr>
        <w:pStyle w:val="Bibliography"/>
        <w:rPr>
          <w:ins w:id="476" w:author="Heino, Matti T J" w:date="2018-08-05T23:08:00Z"/>
          <w:lang w:val="en-US"/>
        </w:rPr>
      </w:pPr>
      <w:ins w:id="477" w:author="Heino, Matti T J" w:date="2018-08-05T23:08:00Z">
        <w:r w:rsidRPr="00652E1F">
          <w:rPr>
            <w:lang w:val="en-US"/>
          </w:rPr>
          <w:t>52. Etz A, Vandekerckhove J. A Bayesian Perspective on the Reproducibility Project: Psychology. PLOS ONE. 2016;11:e0149794.</w:t>
        </w:r>
      </w:ins>
    </w:p>
    <w:p w14:paraId="45EFD65E" w14:textId="77777777" w:rsidR="00652E1F" w:rsidRPr="00652E1F" w:rsidRDefault="00652E1F" w:rsidP="00652E1F">
      <w:pPr>
        <w:pStyle w:val="Bibliography"/>
        <w:rPr>
          <w:ins w:id="478" w:author="Heino, Matti T J" w:date="2018-08-05T23:08:00Z"/>
          <w:lang w:val="en-US"/>
        </w:rPr>
      </w:pPr>
      <w:ins w:id="479" w:author="Heino, Matti T J" w:date="2018-08-05T23:08:00Z">
        <w:r w:rsidRPr="00652E1F">
          <w:rPr>
            <w:lang w:val="en-US"/>
          </w:rPr>
          <w:t>53. Morey RD, Rouder JN. BayesFactor: Computation of Bayes Factors for Common Designs. 2015. https://CRAN.R-project.org/package=BayesFactor.</w:t>
        </w:r>
      </w:ins>
    </w:p>
    <w:p w14:paraId="1CFFAF6A" w14:textId="77777777" w:rsidR="00652E1F" w:rsidRPr="00652E1F" w:rsidRDefault="00652E1F" w:rsidP="00652E1F">
      <w:pPr>
        <w:pStyle w:val="Bibliography"/>
        <w:rPr>
          <w:ins w:id="480" w:author="Heino, Matti T J" w:date="2018-08-05T23:08:00Z"/>
          <w:lang w:val="en-US"/>
        </w:rPr>
      </w:pPr>
      <w:ins w:id="481" w:author="Heino, Matti T J" w:date="2018-08-05T23:08:00Z">
        <w:r w:rsidRPr="00652E1F">
          <w:rPr>
            <w:lang w:val="en-US"/>
          </w:rPr>
          <w:t>54. Richard FD, Bond CF, Stokes-Zoota JJ. One Hundred Years of Social Psychology Quantitatively Described. Rev Gen Psychol. 2003;7:331–63.</w:t>
        </w:r>
      </w:ins>
    </w:p>
    <w:p w14:paraId="17F93221" w14:textId="77777777" w:rsidR="00652E1F" w:rsidRPr="00652E1F" w:rsidRDefault="00652E1F" w:rsidP="00652E1F">
      <w:pPr>
        <w:pStyle w:val="Bibliography"/>
        <w:rPr>
          <w:ins w:id="482" w:author="Heino, Matti T J" w:date="2018-08-05T23:08:00Z"/>
          <w:lang w:val="en-US"/>
        </w:rPr>
      </w:pPr>
      <w:ins w:id="483" w:author="Heino, Matti T J" w:date="2018-08-05T23:08:00Z">
        <w:r w:rsidRPr="00652E1F">
          <w:rPr>
            <w:lang w:val="en-US"/>
          </w:rPr>
          <w:t>55. Jamil T, Ly A, Morey RD, Love J, Marsman M, Wagenmakers E-J. Default “Gunel and Dickey” Bayes factors for contingency tables. Behav Res Methods. 2015;:1–15.</w:t>
        </w:r>
      </w:ins>
    </w:p>
    <w:p w14:paraId="4E04CD71" w14:textId="77777777" w:rsidR="00652E1F" w:rsidRPr="00652E1F" w:rsidRDefault="00652E1F" w:rsidP="00652E1F">
      <w:pPr>
        <w:pStyle w:val="Bibliography"/>
        <w:rPr>
          <w:ins w:id="484" w:author="Heino, Matti T J" w:date="2018-08-05T23:08:00Z"/>
          <w:lang w:val="en-US"/>
        </w:rPr>
      </w:pPr>
      <w:ins w:id="485" w:author="Heino, Matti T J" w:date="2018-08-05T23:08:00Z">
        <w:r w:rsidRPr="00652E1F">
          <w:rPr>
            <w:lang w:val="en-US"/>
          </w:rPr>
          <w:t>56. Lakens D. Equivalence Tests: A Practical Primer for t Tests, Correlations, and Meta-Analyses. Soc Psychol Personal Sci. 2017;8:355–62.</w:t>
        </w:r>
      </w:ins>
    </w:p>
    <w:p w14:paraId="294A3D65" w14:textId="77777777" w:rsidR="00652E1F" w:rsidRPr="00652E1F" w:rsidRDefault="00652E1F" w:rsidP="00652E1F">
      <w:pPr>
        <w:pStyle w:val="Bibliography"/>
        <w:rPr>
          <w:ins w:id="486" w:author="Heino, Matti T J" w:date="2018-08-05T23:08:00Z"/>
          <w:lang w:val="en-US"/>
        </w:rPr>
      </w:pPr>
      <w:ins w:id="487" w:author="Heino, Matti T J" w:date="2018-08-05T23:08:00Z">
        <w:r w:rsidRPr="00652E1F">
          <w:rPr>
            <w:lang w:val="en-US"/>
          </w:rPr>
          <w:t>57. Lakens D. TOSTER: Two One-Sided Tests (TOST) Equivalence Testing. 2016. https://CRAN.R-project.org/package=TOSTER.</w:t>
        </w:r>
      </w:ins>
    </w:p>
    <w:p w14:paraId="20222143" w14:textId="77777777" w:rsidR="00652E1F" w:rsidRPr="00652E1F" w:rsidRDefault="00652E1F" w:rsidP="00652E1F">
      <w:pPr>
        <w:pStyle w:val="Bibliography"/>
        <w:rPr>
          <w:ins w:id="488" w:author="Heino, Matti T J" w:date="2018-08-05T23:08:00Z"/>
          <w:lang w:val="en-US"/>
        </w:rPr>
      </w:pPr>
      <w:ins w:id="489" w:author="Heino, Matti T J" w:date="2018-08-05T23:08:00Z">
        <w:r w:rsidRPr="00652E1F">
          <w:rPr>
            <w:lang w:val="en-US"/>
          </w:rPr>
          <w:t>58. Gelman A, Carlin J. Beyond Power Calculations Assessing Type S (Sign) and Type M (Magnitude) Errors. Perspect Psychol Sci. 2014;9:641–51.</w:t>
        </w:r>
      </w:ins>
    </w:p>
    <w:p w14:paraId="5862CB73" w14:textId="77777777" w:rsidR="00652E1F" w:rsidRPr="00652E1F" w:rsidRDefault="00652E1F" w:rsidP="00652E1F">
      <w:pPr>
        <w:pStyle w:val="Bibliography"/>
        <w:rPr>
          <w:ins w:id="490" w:author="Heino, Matti T J" w:date="2018-08-05T23:08:00Z"/>
          <w:lang w:val="en-US"/>
        </w:rPr>
      </w:pPr>
      <w:ins w:id="491" w:author="Heino, Matti T J" w:date="2018-08-05T23:08:00Z">
        <w:r w:rsidRPr="00652E1F">
          <w:rPr>
            <w:lang w:val="en-US"/>
          </w:rPr>
          <w:t>59. Davis-Stober CP, Dana J. Comparing the accuracy of experimental estimates to guessing: a new perspective on replication and the “Crisis of Confidence” in psychology. Behav Res Methods. 2013;46:1–14.</w:t>
        </w:r>
      </w:ins>
    </w:p>
    <w:p w14:paraId="6123D8E3" w14:textId="77777777" w:rsidR="00652E1F" w:rsidRPr="00652E1F" w:rsidRDefault="00652E1F" w:rsidP="00652E1F">
      <w:pPr>
        <w:pStyle w:val="Bibliography"/>
        <w:rPr>
          <w:ins w:id="492" w:author="Heino, Matti T J" w:date="2018-08-05T23:08:00Z"/>
          <w:lang w:val="en-US"/>
        </w:rPr>
      </w:pPr>
      <w:ins w:id="493" w:author="Heino, Matti T J" w:date="2018-08-05T23:08:00Z">
        <w:r w:rsidRPr="00652E1F">
          <w:rPr>
            <w:lang w:val="en-US"/>
          </w:rPr>
          <w:t>60. Lakens D, McLatchie N, Isager PM, Scheel AM, Dienes Z. Improving inferences about null effects with Bayes factors and equivalence tests. J Gerontol Ser B. 2018.</w:t>
        </w:r>
      </w:ins>
    </w:p>
    <w:p w14:paraId="37445BB3" w14:textId="77777777" w:rsidR="00652E1F" w:rsidRPr="00652E1F" w:rsidRDefault="00652E1F" w:rsidP="00652E1F">
      <w:pPr>
        <w:pStyle w:val="Bibliography"/>
        <w:rPr>
          <w:ins w:id="494" w:author="Heino, Matti T J" w:date="2018-08-05T23:08:00Z"/>
          <w:lang w:val="en-US"/>
        </w:rPr>
      </w:pPr>
      <w:ins w:id="495" w:author="Heino, Matti T J" w:date="2018-08-05T23:08:00Z">
        <w:r w:rsidRPr="00652E1F">
          <w:rPr>
            <w:lang w:val="en-US"/>
          </w:rPr>
          <w:t>61. Harms C, Lakens D. Making “Null Effects” Informative: Statistical Techniques and Inferential Frameworks. J Clin Transl Res. in press. doi:10.31234/osf.io/48zca.</w:t>
        </w:r>
      </w:ins>
    </w:p>
    <w:p w14:paraId="547EB6B2" w14:textId="77777777" w:rsidR="00652E1F" w:rsidRPr="00652E1F" w:rsidRDefault="00652E1F" w:rsidP="00652E1F">
      <w:pPr>
        <w:pStyle w:val="Bibliography"/>
        <w:rPr>
          <w:ins w:id="496" w:author="Heino, Matti T J" w:date="2018-08-05T23:08:00Z"/>
          <w:lang w:val="en-US"/>
        </w:rPr>
      </w:pPr>
      <w:ins w:id="497" w:author="Heino, Matti T J" w:date="2018-08-05T23:08:00Z">
        <w:r w:rsidRPr="00652E1F">
          <w:rPr>
            <w:lang w:val="sv-SE"/>
          </w:rPr>
          <w:t xml:space="preserve">62. Hansen H. Fallacies. In: Zalta EN, editor. </w:t>
        </w:r>
        <w:r w:rsidRPr="00652E1F">
          <w:rPr>
            <w:lang w:val="en-US"/>
          </w:rPr>
          <w:t>The Stanford Encyclopedia of Philosophy. Summer 2015. 2015. https://plato.stanford.edu/entries/fallacies/. Accessed 12 Mar 2016.</w:t>
        </w:r>
      </w:ins>
    </w:p>
    <w:p w14:paraId="1C33AE3F" w14:textId="77777777" w:rsidR="00652E1F" w:rsidRPr="00652E1F" w:rsidRDefault="00652E1F" w:rsidP="00652E1F">
      <w:pPr>
        <w:pStyle w:val="Bibliography"/>
        <w:rPr>
          <w:ins w:id="498" w:author="Heino, Matti T J" w:date="2018-08-05T23:08:00Z"/>
          <w:lang w:val="en-US"/>
        </w:rPr>
      </w:pPr>
      <w:ins w:id="499" w:author="Heino, Matti T J" w:date="2018-08-05T23:08:00Z">
        <w:r w:rsidRPr="00652E1F">
          <w:rPr>
            <w:lang w:val="en-US"/>
          </w:rPr>
          <w:t>63. Armor DA, Taylor SE. The Effects of Mindset on Behavior: Self-Regulation in Deliberative and Implemental Frames of Mind. Pers Soc Psychol Bull. 2003;29:86–95.</w:t>
        </w:r>
      </w:ins>
    </w:p>
    <w:p w14:paraId="05B069BA" w14:textId="77777777" w:rsidR="00652E1F" w:rsidRPr="00652E1F" w:rsidRDefault="00652E1F" w:rsidP="00652E1F">
      <w:pPr>
        <w:pStyle w:val="Bibliography"/>
        <w:rPr>
          <w:ins w:id="500" w:author="Heino, Matti T J" w:date="2018-08-05T23:08:00Z"/>
          <w:lang w:val="en-US"/>
        </w:rPr>
      </w:pPr>
      <w:ins w:id="501" w:author="Heino, Matti T J" w:date="2018-08-05T23:08:00Z">
        <w:r w:rsidRPr="00652E1F">
          <w:rPr>
            <w:lang w:val="en-US"/>
          </w:rPr>
          <w:lastRenderedPageBreak/>
          <w:t>64. Sagarin BJ, Ambler JK, Lee EM. An Ethical Approach to Peeking at Data. Perspect Psychol Sci. 2014;9:293–304.</w:t>
        </w:r>
      </w:ins>
    </w:p>
    <w:p w14:paraId="5BD4B8F2" w14:textId="77777777" w:rsidR="00652E1F" w:rsidRPr="00652E1F" w:rsidRDefault="00652E1F" w:rsidP="00652E1F">
      <w:pPr>
        <w:pStyle w:val="Bibliography"/>
        <w:rPr>
          <w:ins w:id="502" w:author="Heino, Matti T J" w:date="2018-08-05T23:08:00Z"/>
          <w:lang w:val="en-US"/>
        </w:rPr>
      </w:pPr>
      <w:ins w:id="503" w:author="Heino, Matti T J" w:date="2018-08-05T23:08:00Z">
        <w:r w:rsidRPr="00652E1F">
          <w:rPr>
            <w:lang w:val="en-US"/>
          </w:rPr>
          <w:t>65. Dienes Z. Using Bayes to get the most out of non-significant results. Quant Psychol Meas. 2014;5:781.</w:t>
        </w:r>
      </w:ins>
    </w:p>
    <w:p w14:paraId="0AC7F47C" w14:textId="77777777" w:rsidR="00652E1F" w:rsidRPr="00652E1F" w:rsidRDefault="00652E1F" w:rsidP="00652E1F">
      <w:pPr>
        <w:pStyle w:val="Bibliography"/>
        <w:rPr>
          <w:ins w:id="504" w:author="Heino, Matti T J" w:date="2018-08-05T23:08:00Z"/>
          <w:lang w:val="en-US"/>
        </w:rPr>
      </w:pPr>
      <w:ins w:id="505" w:author="Heino, Matti T J" w:date="2018-08-05T23:08:00Z">
        <w:r w:rsidRPr="00652E1F">
          <w:rPr>
            <w:lang w:val="en-US"/>
          </w:rPr>
          <w:t>66. Simonsohn U. Posterior-Hacking: Selective Reporting Invalidates Bayesian Results Also. SSRN Scholarly Paper. Rochester, NY: Social Science Research Network; 2014. https://papers.ssrn.com/abstract=2374040. Accessed 16 Jan 2018.</w:t>
        </w:r>
      </w:ins>
    </w:p>
    <w:p w14:paraId="33FAE0FC" w14:textId="77777777" w:rsidR="00652E1F" w:rsidRPr="00652E1F" w:rsidRDefault="00652E1F" w:rsidP="00652E1F">
      <w:pPr>
        <w:pStyle w:val="Bibliography"/>
        <w:rPr>
          <w:ins w:id="506" w:author="Heino, Matti T J" w:date="2018-08-05T23:08:00Z"/>
          <w:lang w:val="en-US"/>
        </w:rPr>
      </w:pPr>
      <w:ins w:id="507" w:author="Heino, Matti T J" w:date="2018-08-05T23:08:00Z">
        <w:r w:rsidRPr="00652E1F">
          <w:rPr>
            <w:lang w:val="en-US"/>
          </w:rPr>
          <w:t>67. Wagenmakers E-J, Wetzels R, Borsboom D, Maas HLJ van der, Kievit RA. An Agenda for Purely Confirmatory Research. Perspect Psychol Sci. 2012;7:632–8.</w:t>
        </w:r>
      </w:ins>
    </w:p>
    <w:p w14:paraId="3A95F645" w14:textId="77777777" w:rsidR="00652E1F" w:rsidRPr="00652E1F" w:rsidRDefault="00652E1F" w:rsidP="00652E1F">
      <w:pPr>
        <w:pStyle w:val="Bibliography"/>
        <w:rPr>
          <w:ins w:id="508" w:author="Heino, Matti T J" w:date="2018-08-05T23:08:00Z"/>
          <w:lang w:val="en-US"/>
        </w:rPr>
      </w:pPr>
      <w:ins w:id="509" w:author="Heino, Matti T J" w:date="2018-08-05T23:08:00Z">
        <w:r w:rsidRPr="00652E1F">
          <w:rPr>
            <w:lang w:val="en-US"/>
          </w:rPr>
          <w:t>68. Gelman A, Loken E. The Statistical Crisis in Science. Am Sci. 2014;102:460–5.</w:t>
        </w:r>
      </w:ins>
    </w:p>
    <w:p w14:paraId="26157CED" w14:textId="77777777" w:rsidR="00652E1F" w:rsidRPr="00652E1F" w:rsidRDefault="00652E1F" w:rsidP="00652E1F">
      <w:pPr>
        <w:pStyle w:val="Bibliography"/>
        <w:rPr>
          <w:ins w:id="510" w:author="Heino, Matti T J" w:date="2018-08-05T23:08:00Z"/>
          <w:lang w:val="en-US"/>
        </w:rPr>
      </w:pPr>
      <w:ins w:id="511" w:author="Heino, Matti T J" w:date="2018-08-05T23:08:00Z">
        <w:r w:rsidRPr="00652E1F">
          <w:rPr>
            <w:lang w:val="en-US"/>
          </w:rPr>
          <w:t>69. Wasserstein RL, Lazar NA. The ASA’s statement on p-values: context, process, and purpose. Am Stat. 2016;:00–00.</w:t>
        </w:r>
      </w:ins>
    </w:p>
    <w:p w14:paraId="21664AFE" w14:textId="77777777" w:rsidR="00652E1F" w:rsidRPr="00652E1F" w:rsidRDefault="00652E1F" w:rsidP="00652E1F">
      <w:pPr>
        <w:pStyle w:val="Bibliography"/>
        <w:rPr>
          <w:ins w:id="512" w:author="Heino, Matti T J" w:date="2018-08-05T23:08:00Z"/>
          <w:lang w:val="en-US"/>
        </w:rPr>
      </w:pPr>
      <w:ins w:id="513" w:author="Heino, Matti T J" w:date="2018-08-05T23:08:00Z">
        <w:r w:rsidRPr="00652E1F">
          <w:rPr>
            <w:lang w:val="en-US"/>
          </w:rPr>
          <w:t>70. Pop-Eleches C, Thirumurthy H, Habyarimana JP, Zivin JG, Goldstein MP, Walque DD, et al. Mobile phone technologies improve adherence to antiretroviral treatment in a resource-limited setting: a randomized controlled trial of text message reminders. AIDS Lond Engl. 2011;25:825.</w:t>
        </w:r>
      </w:ins>
    </w:p>
    <w:p w14:paraId="6C57C345" w14:textId="77777777" w:rsidR="00652E1F" w:rsidRPr="00652E1F" w:rsidRDefault="00652E1F" w:rsidP="00652E1F">
      <w:pPr>
        <w:pStyle w:val="Bibliography"/>
        <w:rPr>
          <w:ins w:id="514" w:author="Heino, Matti T J" w:date="2018-08-05T23:08:00Z"/>
          <w:lang w:val="en-US"/>
        </w:rPr>
      </w:pPr>
      <w:ins w:id="515" w:author="Heino, Matti T J" w:date="2018-08-05T23:08:00Z">
        <w:r w:rsidRPr="00652E1F">
          <w:rPr>
            <w:lang w:val="en-US"/>
          </w:rPr>
          <w:t>71. Armstrong AW, Watson AJ, Makredes M, Frangos JE, Kimball AB, Kvedar JC. Text-message reminders to improve sunscreen use: a randomized, controlled trial using electronic monitoring. Arch Dermatol. 2009;145:1230–6.</w:t>
        </w:r>
      </w:ins>
    </w:p>
    <w:p w14:paraId="7DEB1577" w14:textId="77777777" w:rsidR="00652E1F" w:rsidRPr="00652E1F" w:rsidRDefault="00652E1F" w:rsidP="00652E1F">
      <w:pPr>
        <w:pStyle w:val="Bibliography"/>
        <w:rPr>
          <w:ins w:id="516" w:author="Heino, Matti T J" w:date="2018-08-05T23:08:00Z"/>
          <w:lang w:val="sv-SE"/>
        </w:rPr>
      </w:pPr>
      <w:ins w:id="517" w:author="Heino, Matti T J" w:date="2018-08-05T23:08:00Z">
        <w:r w:rsidRPr="00652E1F">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652E1F">
          <w:rPr>
            <w:lang w:val="sv-SE"/>
          </w:rPr>
          <w:t>Drugs. 2013;73:545–62.</w:t>
        </w:r>
      </w:ins>
    </w:p>
    <w:p w14:paraId="3EA3698C" w14:textId="77777777" w:rsidR="00652E1F" w:rsidRPr="00652E1F" w:rsidRDefault="00652E1F" w:rsidP="00652E1F">
      <w:pPr>
        <w:pStyle w:val="Bibliography"/>
        <w:rPr>
          <w:ins w:id="518" w:author="Heino, Matti T J" w:date="2018-08-05T23:08:00Z"/>
          <w:lang w:val="en-US"/>
        </w:rPr>
      </w:pPr>
      <w:ins w:id="519" w:author="Heino, Matti T J" w:date="2018-08-05T23:08:00Z">
        <w:r w:rsidRPr="00652E1F">
          <w:rPr>
            <w:lang w:val="sv-SE"/>
          </w:rPr>
          <w:t xml:space="preserve">73. Hekler EB, Klasnja P, Riley WT, Buman MP, Huberty J, Rivera DE, et al. </w:t>
        </w:r>
        <w:r w:rsidRPr="00652E1F">
          <w:rPr>
            <w:lang w:val="en-US"/>
          </w:rPr>
          <w:t>Agile science: creating useful products for behavior change in the real world. Transl Behav Med. 2016;6:317–28.</w:t>
        </w:r>
      </w:ins>
    </w:p>
    <w:p w14:paraId="1E14E851" w14:textId="77777777" w:rsidR="00652E1F" w:rsidRPr="00652E1F" w:rsidRDefault="00652E1F" w:rsidP="00652E1F">
      <w:pPr>
        <w:pStyle w:val="Bibliography"/>
        <w:rPr>
          <w:ins w:id="520" w:author="Heino, Matti T J" w:date="2018-08-05T23:08:00Z"/>
          <w:lang w:val="en-US"/>
        </w:rPr>
      </w:pPr>
      <w:ins w:id="521" w:author="Heino, Matti T J" w:date="2018-08-05T23:08:00Z">
        <w:r w:rsidRPr="00652E1F">
          <w:rPr>
            <w:lang w:val="en-US"/>
          </w:rPr>
          <w:t>74. Lakatos I. History of science and its rational reconstructions. Springer; 1971. http://link.springer.com/chapter/10.1007/978-94-010-3142-4_7. Accessed 2 Dec 2015.</w:t>
        </w:r>
      </w:ins>
    </w:p>
    <w:p w14:paraId="232137B4" w14:textId="77777777" w:rsidR="00652E1F" w:rsidRPr="00652E1F" w:rsidRDefault="00652E1F" w:rsidP="00652E1F">
      <w:pPr>
        <w:pStyle w:val="Bibliography"/>
        <w:rPr>
          <w:ins w:id="522" w:author="Heino, Matti T J" w:date="2018-08-05T23:08:00Z"/>
          <w:lang w:val="en-US"/>
        </w:rPr>
      </w:pPr>
      <w:ins w:id="523" w:author="Heino, Matti T J" w:date="2018-08-05T23:08:00Z">
        <w:r w:rsidRPr="00652E1F">
          <w:rPr>
            <w:lang w:val="en-US"/>
          </w:rPr>
          <w:t>75.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Accessed 31 Aug 2016.</w:t>
        </w:r>
      </w:ins>
    </w:p>
    <w:p w14:paraId="3128AEFF" w14:textId="79F1B70A" w:rsidR="007C4B3A" w:rsidRPr="007C4B3A" w:rsidDel="00652E1F" w:rsidRDefault="007C4B3A" w:rsidP="007C4B3A">
      <w:pPr>
        <w:pStyle w:val="Bibliography"/>
        <w:rPr>
          <w:del w:id="524" w:author="Heino, Matti T J" w:date="2018-08-05T23:07:00Z"/>
          <w:lang w:val="en-US"/>
        </w:rPr>
      </w:pPr>
      <w:del w:id="525" w:author="Heino, Matti T J" w:date="2018-08-05T23:07:00Z">
        <w:r w:rsidRPr="007C4B3A" w:rsidDel="00652E1F">
          <w:rPr>
            <w:lang w:val="en-US"/>
          </w:rPr>
          <w:delText>1. Cain KL, Sallis JF, Conway TL, Van Dyck D, Calhoon L. Using accelerometers in youth physical activity studies: a review of methods. J Phys Act Health. 2013;10:437–450.</w:delText>
        </w:r>
      </w:del>
    </w:p>
    <w:p w14:paraId="00CE48E1" w14:textId="2A8D5F8D" w:rsidR="007C4B3A" w:rsidRPr="007C4B3A" w:rsidDel="00652E1F" w:rsidRDefault="007C4B3A" w:rsidP="007C4B3A">
      <w:pPr>
        <w:pStyle w:val="Bibliography"/>
        <w:rPr>
          <w:del w:id="526" w:author="Heino, Matti T J" w:date="2018-08-05T23:07:00Z"/>
          <w:lang w:val="en-US"/>
        </w:rPr>
      </w:pPr>
      <w:del w:id="527" w:author="Heino, Matti T J" w:date="2018-08-05T23:07:00Z">
        <w:r w:rsidRPr="007C4B3A" w:rsidDel="00652E1F">
          <w:rPr>
            <w:lang w:val="en-US"/>
          </w:rPr>
          <w:delText>2. Matthews CE, Hagströmer M, Pober DM, Bowles HR. Best practices for using physical activity monitors in population-based research. Med Sci Sports Exerc. 2012;44 1 Suppl 1:S68.</w:delText>
        </w:r>
      </w:del>
    </w:p>
    <w:p w14:paraId="04CE83DC" w14:textId="0CC511AE" w:rsidR="007C4B3A" w:rsidRPr="005D5AF2" w:rsidDel="00652E1F" w:rsidRDefault="007C4B3A" w:rsidP="007C4B3A">
      <w:pPr>
        <w:pStyle w:val="Bibliography"/>
        <w:rPr>
          <w:del w:id="528" w:author="Heino, Matti T J" w:date="2018-08-05T23:07:00Z"/>
          <w:lang w:val="nl-NL"/>
        </w:rPr>
      </w:pPr>
      <w:del w:id="529" w:author="Heino, Matti T J" w:date="2018-08-05T23:07:00Z">
        <w:r w:rsidRPr="007C4B3A" w:rsidDel="00652E1F">
          <w:rPr>
            <w:lang w:val="en-US"/>
          </w:rPr>
          <w:delText xml:space="preserve">3. Prince SA, Adamo KB, Hamel ME, Hardt J, Gorber SC, Tremblay M. A comparison of direct versus self-report measures for assessing physical activity in adults: a systematic review. </w:delText>
        </w:r>
        <w:r w:rsidRPr="005D5AF2" w:rsidDel="00652E1F">
          <w:rPr>
            <w:lang w:val="nl-NL"/>
          </w:rPr>
          <w:delText>Int J Behav Nutr Phys Act. 2008;5:56.</w:delText>
        </w:r>
      </w:del>
    </w:p>
    <w:p w14:paraId="01A5312B" w14:textId="2530B059" w:rsidR="007C4B3A" w:rsidRPr="007C4B3A" w:rsidDel="00652E1F" w:rsidRDefault="007C4B3A" w:rsidP="007C4B3A">
      <w:pPr>
        <w:pStyle w:val="Bibliography"/>
        <w:rPr>
          <w:del w:id="530" w:author="Heino, Matti T J" w:date="2018-08-05T23:07:00Z"/>
          <w:lang w:val="en-US"/>
        </w:rPr>
      </w:pPr>
      <w:del w:id="531" w:author="Heino, Matti T J" w:date="2018-08-05T23:07:00Z">
        <w:r w:rsidRPr="005D5AF2" w:rsidDel="00652E1F">
          <w:rPr>
            <w:lang w:val="nl-NL"/>
          </w:rPr>
          <w:delText xml:space="preserve">4. Zhuang J, Chen P, Wang C, Huang L, Zhu Z, Zhang W, et al. </w:delText>
        </w:r>
        <w:r w:rsidRPr="007C4B3A" w:rsidDel="00652E1F">
          <w:rPr>
            <w:lang w:val="en-US"/>
          </w:rPr>
          <w:delText>Characteristics of missing physical activity data in children and youth. Res Q Exerc Sport. 2013;84:S41–7.</w:delText>
        </w:r>
      </w:del>
    </w:p>
    <w:p w14:paraId="395BFDF8" w14:textId="57EA12AF" w:rsidR="007C4B3A" w:rsidRPr="007C4B3A" w:rsidDel="00652E1F" w:rsidRDefault="007C4B3A" w:rsidP="007C4B3A">
      <w:pPr>
        <w:pStyle w:val="Bibliography"/>
        <w:rPr>
          <w:del w:id="532" w:author="Heino, Matti T J" w:date="2018-08-05T23:07:00Z"/>
          <w:lang w:val="en-US"/>
        </w:rPr>
      </w:pPr>
      <w:del w:id="533" w:author="Heino, Matti T J" w:date="2018-08-05T23:07:00Z">
        <w:r w:rsidRPr="007C4B3A" w:rsidDel="00652E1F">
          <w:rPr>
            <w:lang w:val="en-US"/>
          </w:rPr>
          <w:delText>5. Ward DS, Evenson KR, Vaughn A, Rodgers AB, Troiano RP. Accelerometer use in physical activity: best practices and research recommendations. Med Sci Sports Exerc. 2005;37 11 Suppl:S582-8.</w:delText>
        </w:r>
      </w:del>
    </w:p>
    <w:p w14:paraId="192AE845" w14:textId="09B9D71B" w:rsidR="007C4B3A" w:rsidRPr="007C4B3A" w:rsidDel="00652E1F" w:rsidRDefault="007C4B3A" w:rsidP="007C4B3A">
      <w:pPr>
        <w:pStyle w:val="Bibliography"/>
        <w:rPr>
          <w:del w:id="534" w:author="Heino, Matti T J" w:date="2018-08-05T23:07:00Z"/>
          <w:lang w:val="en-US"/>
        </w:rPr>
      </w:pPr>
      <w:del w:id="535" w:author="Heino, Matti T J" w:date="2018-08-05T23:07:00Z">
        <w:r w:rsidRPr="007C4B3A" w:rsidDel="00652E1F">
          <w:rPr>
            <w:lang w:val="en-US"/>
          </w:rPr>
          <w:delText>6. Audrey S, Bell S, Hughes R, Campbell R. Adolescent perspectives on wearing accelerometers to measure physical activity in population-based trials. Eur J Public Health. 2012;:cks081.</w:delText>
        </w:r>
      </w:del>
    </w:p>
    <w:p w14:paraId="1E1D4C07" w14:textId="2BD2D834" w:rsidR="007C4B3A" w:rsidRPr="007C4B3A" w:rsidDel="00652E1F" w:rsidRDefault="007C4B3A" w:rsidP="007C4B3A">
      <w:pPr>
        <w:pStyle w:val="Bibliography"/>
        <w:rPr>
          <w:del w:id="536" w:author="Heino, Matti T J" w:date="2018-08-05T23:07:00Z"/>
          <w:lang w:val="en-US"/>
        </w:rPr>
      </w:pPr>
      <w:del w:id="537" w:author="Heino, Matti T J" w:date="2018-08-05T23:07:00Z">
        <w:r w:rsidRPr="007C4B3A" w:rsidDel="00652E1F">
          <w:rPr>
            <w:lang w:val="en-US"/>
          </w:rPr>
          <w:delText>7. Sirard JR, Slater ME. Compliance with wearing physical activity accelerometers in high school students. J Phys Act Health. 2009;6 Suppl 1:S148.</w:delText>
        </w:r>
      </w:del>
    </w:p>
    <w:p w14:paraId="64FA5B6B" w14:textId="52BD0294" w:rsidR="007C4B3A" w:rsidRPr="007C4B3A" w:rsidDel="00652E1F" w:rsidRDefault="007C4B3A" w:rsidP="007C4B3A">
      <w:pPr>
        <w:pStyle w:val="Bibliography"/>
        <w:rPr>
          <w:del w:id="538" w:author="Heino, Matti T J" w:date="2018-08-05T23:07:00Z"/>
          <w:lang w:val="en-US"/>
        </w:rPr>
      </w:pPr>
      <w:del w:id="539" w:author="Heino, Matti T J" w:date="2018-08-05T23:07:00Z">
        <w:r w:rsidRPr="007C4B3A" w:rsidDel="00652E1F">
          <w:rPr>
            <w:lang w:val="en-US"/>
          </w:rPr>
          <w:delText>8. Sallis JF, Saelens BE, Frank LD, Conway TL, Slymen DJ, Cain KL, et al. Neighborhood built environment and income: examining multiple health outcomes. Soc Sci Med. 2009;68:1285–93.</w:delText>
        </w:r>
      </w:del>
    </w:p>
    <w:p w14:paraId="7391FE85" w14:textId="25688C7D" w:rsidR="007C4B3A" w:rsidRPr="007C4B3A" w:rsidDel="00652E1F" w:rsidRDefault="007C4B3A" w:rsidP="007C4B3A">
      <w:pPr>
        <w:pStyle w:val="Bibliography"/>
        <w:rPr>
          <w:del w:id="540" w:author="Heino, Matti T J" w:date="2018-08-05T23:07:00Z"/>
          <w:lang w:val="en-US"/>
        </w:rPr>
      </w:pPr>
      <w:del w:id="541" w:author="Heino, Matti T J" w:date="2018-08-05T23:07:00Z">
        <w:r w:rsidRPr="005D5AF2" w:rsidDel="00652E1F">
          <w:rPr>
            <w:lang w:val="nl-NL"/>
          </w:rPr>
          <w:delText xml:space="preserve">9. Barak S, Wu SS, Dai Y, Duncan PW, Behrman AL. </w:delText>
        </w:r>
        <w:r w:rsidRPr="007C4B3A" w:rsidDel="00652E1F">
          <w:rPr>
            <w:lang w:val="en-US"/>
          </w:rPr>
          <w:delText>Adherence to Accelerometry Measurement of Community Ambulation Poststroke. Phys Ther. 2014;94:101–10.</w:delText>
        </w:r>
      </w:del>
    </w:p>
    <w:p w14:paraId="42DE2EAD" w14:textId="2639ABC8" w:rsidR="007C4B3A" w:rsidRPr="007C4B3A" w:rsidDel="00652E1F" w:rsidRDefault="007C4B3A" w:rsidP="007C4B3A">
      <w:pPr>
        <w:pStyle w:val="Bibliography"/>
        <w:rPr>
          <w:del w:id="542" w:author="Heino, Matti T J" w:date="2018-08-05T23:07:00Z"/>
          <w:lang w:val="en-US"/>
        </w:rPr>
      </w:pPr>
      <w:del w:id="543" w:author="Heino, Matti T J" w:date="2018-08-05T23:07:00Z">
        <w:r w:rsidRPr="007C4B3A" w:rsidDel="00652E1F">
          <w:rPr>
            <w:lang w:val="en-US"/>
          </w:rPr>
          <w:delText>10. Toftager M, Kristensen PL, Oliver M, Duncan S, Christiansen LB, Boyle E, et al. Accelerometer data reduction in adolescents: effects on sample retention and bias. Int J Behav Nutr Phys Act. 2013;10:140.</w:delText>
        </w:r>
      </w:del>
    </w:p>
    <w:p w14:paraId="60B16E26" w14:textId="0D7FD09B" w:rsidR="007C4B3A" w:rsidRPr="007C4B3A" w:rsidDel="00652E1F" w:rsidRDefault="007C4B3A" w:rsidP="007C4B3A">
      <w:pPr>
        <w:pStyle w:val="Bibliography"/>
        <w:rPr>
          <w:del w:id="544" w:author="Heino, Matti T J" w:date="2018-08-05T23:07:00Z"/>
          <w:lang w:val="en-US"/>
        </w:rPr>
      </w:pPr>
      <w:del w:id="545" w:author="Heino, Matti T J" w:date="2018-08-05T23:07:00Z">
        <w:r w:rsidRPr="007C4B3A" w:rsidDel="00652E1F">
          <w:rPr>
            <w:lang w:val="en-US"/>
          </w:rPr>
          <w:delText>11. Belton S, O’Brien W, Wickel EE, Issartel J. Patterns of non-compliance in adolescent field based accelerometer research. J Phys Act Health. 2013;10:1181–5.</w:delText>
        </w:r>
      </w:del>
    </w:p>
    <w:p w14:paraId="11DB96B4" w14:textId="72955696" w:rsidR="007C4B3A" w:rsidRPr="007C4B3A" w:rsidDel="00652E1F" w:rsidRDefault="007C4B3A" w:rsidP="007C4B3A">
      <w:pPr>
        <w:pStyle w:val="Bibliography"/>
        <w:rPr>
          <w:del w:id="546" w:author="Heino, Matti T J" w:date="2018-08-05T23:07:00Z"/>
          <w:lang w:val="en-US"/>
        </w:rPr>
      </w:pPr>
      <w:del w:id="547" w:author="Heino, Matti T J" w:date="2018-08-05T23:07:00Z">
        <w:r w:rsidRPr="007C4B3A" w:rsidDel="00652E1F">
          <w:rPr>
            <w:lang w:val="en-US"/>
          </w:rPr>
          <w:delText>12. Langer EJ, Blank A, Chanowitz B. The mindlessness of ostensibly thoughtful action: The role of" placebic" information in interpersonal interaction. J Pers Soc Psychol. 1978;36:635.</w:delText>
        </w:r>
      </w:del>
    </w:p>
    <w:p w14:paraId="30312446" w14:textId="1986FD36" w:rsidR="007C4B3A" w:rsidRPr="007C4B3A" w:rsidDel="00652E1F" w:rsidRDefault="007C4B3A" w:rsidP="007C4B3A">
      <w:pPr>
        <w:pStyle w:val="Bibliography"/>
        <w:rPr>
          <w:del w:id="548" w:author="Heino, Matti T J" w:date="2018-08-05T23:07:00Z"/>
          <w:lang w:val="en-US"/>
        </w:rPr>
      </w:pPr>
      <w:del w:id="549" w:author="Heino, Matti T J" w:date="2018-08-05T23:07:00Z">
        <w:r w:rsidRPr="007C4B3A" w:rsidDel="00652E1F">
          <w:rPr>
            <w:lang w:val="en-US"/>
          </w:rPr>
          <w:delText>13. Pratkanis AR. Social influence analysis: An index of tactics. In: Pratkanis AR, editor. The science of social influence: Advances and future progress. New York: Psychology Press; 2007. p. 17–82.</w:delText>
        </w:r>
      </w:del>
    </w:p>
    <w:p w14:paraId="684963B3" w14:textId="6AACC34D" w:rsidR="007C4B3A" w:rsidRPr="007C4B3A" w:rsidDel="00652E1F" w:rsidRDefault="007C4B3A" w:rsidP="007C4B3A">
      <w:pPr>
        <w:pStyle w:val="Bibliography"/>
        <w:rPr>
          <w:del w:id="550" w:author="Heino, Matti T J" w:date="2018-08-05T23:07:00Z"/>
          <w:lang w:val="en-US"/>
        </w:rPr>
      </w:pPr>
      <w:del w:id="551" w:author="Heino, Matti T J" w:date="2018-08-05T23:07:00Z">
        <w:r w:rsidRPr="007C4B3A" w:rsidDel="00652E1F">
          <w:rPr>
            <w:lang w:val="en-US"/>
          </w:rPr>
          <w:delText>14. Cialdini RB, Goldstein NJ, Martin SJ. Influence: Science and practice. Boston: Pearson Education; 2009.</w:delText>
        </w:r>
      </w:del>
    </w:p>
    <w:p w14:paraId="6282B4CC" w14:textId="6021A385" w:rsidR="007C4B3A" w:rsidRPr="007C4B3A" w:rsidDel="00652E1F" w:rsidRDefault="007C4B3A" w:rsidP="007C4B3A">
      <w:pPr>
        <w:pStyle w:val="Bibliography"/>
        <w:rPr>
          <w:del w:id="552" w:author="Heino, Matti T J" w:date="2018-08-05T23:07:00Z"/>
          <w:lang w:val="en-US"/>
        </w:rPr>
      </w:pPr>
      <w:del w:id="553" w:author="Heino, Matti T J" w:date="2018-08-05T23:07:00Z">
        <w:r w:rsidRPr="007C4B3A" w:rsidDel="00652E1F">
          <w:rPr>
            <w:lang w:val="en-US"/>
          </w:rPr>
          <w:delText>15. Blount J. Fanatical Prospecting: The Ultimate Guide to Opening Sales Conversations and Filling the Pipeline by Leveraging Social Selling, Telephone, Email, Text, and Cold Calling. John Wiley &amp; Sons; 2015.</w:delText>
        </w:r>
      </w:del>
    </w:p>
    <w:p w14:paraId="4B5EF018" w14:textId="058B193C" w:rsidR="007C4B3A" w:rsidRPr="007C4B3A" w:rsidDel="00652E1F" w:rsidRDefault="007C4B3A" w:rsidP="007C4B3A">
      <w:pPr>
        <w:pStyle w:val="Bibliography"/>
        <w:rPr>
          <w:del w:id="554" w:author="Heino, Matti T J" w:date="2018-08-05T23:07:00Z"/>
          <w:lang w:val="en-US"/>
        </w:rPr>
      </w:pPr>
      <w:del w:id="555" w:author="Heino, Matti T J" w:date="2018-08-05T23:07:00Z">
        <w:r w:rsidRPr="007C4B3A" w:rsidDel="00652E1F">
          <w:rPr>
            <w:lang w:val="en-US"/>
          </w:rPr>
          <w:delText>16. Goldman B. The Science of Settlement: Ideas for Negotiators. Pennsylvania: ALI-ABA; 2008.</w:delText>
        </w:r>
      </w:del>
    </w:p>
    <w:p w14:paraId="142D9779" w14:textId="5E9F2971" w:rsidR="007C4B3A" w:rsidRPr="007C4B3A" w:rsidDel="00652E1F" w:rsidRDefault="007C4B3A" w:rsidP="007C4B3A">
      <w:pPr>
        <w:pStyle w:val="Bibliography"/>
        <w:rPr>
          <w:del w:id="556" w:author="Heino, Matti T J" w:date="2018-08-05T23:07:00Z"/>
          <w:lang w:val="en-US"/>
        </w:rPr>
      </w:pPr>
      <w:del w:id="557" w:author="Heino, Matti T J" w:date="2018-08-05T23:07:00Z">
        <w:r w:rsidRPr="007C4B3A" w:rsidDel="00652E1F">
          <w:rPr>
            <w:lang w:val="en-US"/>
          </w:rPr>
          <w:delText>17. Mortensen KW. Maximum Influence: The 12 Universal Laws of Power Persuasion. 2nd edition. New York: American Management Association; 2013.</w:delText>
        </w:r>
      </w:del>
    </w:p>
    <w:p w14:paraId="3418ACC3" w14:textId="47B869CA" w:rsidR="007C4B3A" w:rsidRPr="007C4B3A" w:rsidDel="00652E1F" w:rsidRDefault="007C4B3A" w:rsidP="007C4B3A">
      <w:pPr>
        <w:pStyle w:val="Bibliography"/>
        <w:rPr>
          <w:del w:id="558" w:author="Heino, Matti T J" w:date="2018-08-05T23:07:00Z"/>
          <w:lang w:val="en-US"/>
        </w:rPr>
      </w:pPr>
      <w:del w:id="559" w:author="Heino, Matti T J" w:date="2018-08-05T23:07:00Z">
        <w:r w:rsidRPr="007C4B3A" w:rsidDel="00652E1F">
          <w:rPr>
            <w:lang w:val="en-US"/>
          </w:rPr>
          <w:delText>18. Weinschenk S. The Power of the Word “Because” To Get People To Do Stuff. Psychology Today. 2013. https://web.archive.org/web/20170306230957/https://www.psychologytoday.com/blog/brain-wise/201310/the-power-the-word-because-get-people-do-stuff. Accessed 5 Nov 2015.</w:delText>
        </w:r>
      </w:del>
    </w:p>
    <w:p w14:paraId="31A88A56" w14:textId="08BF37F0" w:rsidR="007C4B3A" w:rsidRPr="007C4B3A" w:rsidDel="00652E1F" w:rsidRDefault="007C4B3A" w:rsidP="007C4B3A">
      <w:pPr>
        <w:pStyle w:val="Bibliography"/>
        <w:rPr>
          <w:del w:id="560" w:author="Heino, Matti T J" w:date="2018-08-05T23:07:00Z"/>
          <w:lang w:val="en-US"/>
        </w:rPr>
      </w:pPr>
      <w:del w:id="561" w:author="Heino, Matti T J" w:date="2018-08-05T23:07:00Z">
        <w:r w:rsidRPr="007C4B3A" w:rsidDel="00652E1F">
          <w:rPr>
            <w:lang w:val="en-US"/>
          </w:rPr>
          <w:delText>19. Cialdini RB. Influence: Science and practice. 4th edition. USA: Arizona State University: Allyn &amp; Bacon; 2001.</w:delText>
        </w:r>
      </w:del>
    </w:p>
    <w:p w14:paraId="29CFC263" w14:textId="47CA5C8F" w:rsidR="007C4B3A" w:rsidRPr="007C4B3A" w:rsidDel="00652E1F" w:rsidRDefault="007C4B3A" w:rsidP="007C4B3A">
      <w:pPr>
        <w:pStyle w:val="Bibliography"/>
        <w:rPr>
          <w:del w:id="562" w:author="Heino, Matti T J" w:date="2018-08-05T23:07:00Z"/>
          <w:lang w:val="en-US"/>
        </w:rPr>
      </w:pPr>
      <w:del w:id="563" w:author="Heino, Matti T J" w:date="2018-08-05T23:07:00Z">
        <w:r w:rsidRPr="007C4B3A" w:rsidDel="00652E1F">
          <w:rPr>
            <w:lang w:val="en-US"/>
          </w:rPr>
          <w:delText>20. Key SM, Edlund JE, Sagarin BJ, Bizer GY. Individual differences in susceptibility to mindlessness. Personal Individ Differ. 2009;46:261–4.</w:delText>
        </w:r>
      </w:del>
    </w:p>
    <w:p w14:paraId="22610BD6" w14:textId="7583F7B7" w:rsidR="007C4B3A" w:rsidRPr="007C4B3A" w:rsidDel="00652E1F" w:rsidRDefault="007C4B3A" w:rsidP="007C4B3A">
      <w:pPr>
        <w:pStyle w:val="Bibliography"/>
        <w:rPr>
          <w:del w:id="564" w:author="Heino, Matti T J" w:date="2018-08-05T23:07:00Z"/>
          <w:lang w:val="en-US"/>
        </w:rPr>
      </w:pPr>
      <w:del w:id="565" w:author="Heino, Matti T J" w:date="2018-08-05T23:07:00Z">
        <w:r w:rsidRPr="007C4B3A" w:rsidDel="00652E1F">
          <w:rPr>
            <w:lang w:val="en-US"/>
          </w:rPr>
          <w:delText>21. Folkes VS. Mindlessness or mindfulness: A partial replication and extension of Langer, Blank, and Chanowitz. J Pers Soc Psychol. 1985;48:600–4.</w:delText>
        </w:r>
      </w:del>
    </w:p>
    <w:p w14:paraId="000FC93E" w14:textId="62C31D1E" w:rsidR="007C4B3A" w:rsidRPr="007C4B3A" w:rsidDel="00652E1F" w:rsidRDefault="007C4B3A" w:rsidP="007C4B3A">
      <w:pPr>
        <w:pStyle w:val="Bibliography"/>
        <w:rPr>
          <w:del w:id="566" w:author="Heino, Matti T J" w:date="2018-08-05T23:07:00Z"/>
          <w:lang w:val="en-US"/>
        </w:rPr>
      </w:pPr>
      <w:del w:id="567" w:author="Heino, Matti T J" w:date="2018-08-05T23:07:00Z">
        <w:r w:rsidRPr="007C4B3A" w:rsidDel="00652E1F">
          <w:rPr>
            <w:lang w:val="en-US"/>
          </w:rPr>
          <w:delText>22. Langer EJ, Chanowitz B, Blank A. Mindlessness–mindfulness in perspective: A reply to Valerie Folkes. J Pers Soc Psychol. 1985;48:605–7.</w:delText>
        </w:r>
      </w:del>
    </w:p>
    <w:p w14:paraId="78A80159" w14:textId="3F29556F" w:rsidR="007C4B3A" w:rsidRPr="007C4B3A" w:rsidDel="00652E1F" w:rsidRDefault="007C4B3A" w:rsidP="007C4B3A">
      <w:pPr>
        <w:pStyle w:val="Bibliography"/>
        <w:rPr>
          <w:del w:id="568" w:author="Heino, Matti T J" w:date="2018-08-05T23:07:00Z"/>
          <w:lang w:val="en-US"/>
        </w:rPr>
      </w:pPr>
      <w:del w:id="569" w:author="Heino, Matti T J" w:date="2018-08-05T23:07:00Z">
        <w:r w:rsidRPr="007C4B3A" w:rsidDel="00652E1F">
          <w:rPr>
            <w:lang w:val="en-US"/>
          </w:rPr>
          <w:delText>23. Makel MC, Plucker JA, Hegarty B. Replications in Psychology Research How Often Do They Really Occur? Perspect Psychol Sci. 2012;7:537–42.</w:delText>
        </w:r>
      </w:del>
    </w:p>
    <w:p w14:paraId="6048AB84" w14:textId="2FBF615C" w:rsidR="007C4B3A" w:rsidRPr="007C4B3A" w:rsidDel="00652E1F" w:rsidRDefault="007C4B3A" w:rsidP="007C4B3A">
      <w:pPr>
        <w:pStyle w:val="Bibliography"/>
        <w:rPr>
          <w:del w:id="570" w:author="Heino, Matti T J" w:date="2018-08-05T23:07:00Z"/>
          <w:lang w:val="en-US"/>
        </w:rPr>
      </w:pPr>
      <w:del w:id="571" w:author="Heino, Matti T J" w:date="2018-08-05T23:07:00Z">
        <w:r w:rsidRPr="007C4B3A" w:rsidDel="00652E1F">
          <w:rPr>
            <w:lang w:val="en-US"/>
          </w:rPr>
          <w:delText>24. Pollock CL, Smith SD, Knowles ES, Bruce HJ. Mindfullness Limits Compliance With the That’s-Not-All Technique. Pers Soc Psychol Bull. 1998;24:1153–1157.</w:delText>
        </w:r>
      </w:del>
    </w:p>
    <w:p w14:paraId="5EE8DC11" w14:textId="400268C7" w:rsidR="007C4B3A" w:rsidRPr="00652E1F" w:rsidDel="00652E1F" w:rsidRDefault="007C4B3A" w:rsidP="007C4B3A">
      <w:pPr>
        <w:pStyle w:val="Bibliography"/>
        <w:rPr>
          <w:del w:id="572" w:author="Heino, Matti T J" w:date="2018-08-05T23:07:00Z"/>
          <w:lang w:val="en-US"/>
        </w:rPr>
      </w:pPr>
      <w:del w:id="573" w:author="Heino, Matti T J" w:date="2018-08-05T23:07:00Z">
        <w:r w:rsidRPr="007C4B3A" w:rsidDel="00652E1F">
          <w:rPr>
            <w:lang w:val="en-US"/>
          </w:rPr>
          <w:delText xml:space="preserve">25. Slugoski BR. Mindless processing of requests? Don’t ask twice. Br J Soc Psychol. </w:delText>
        </w:r>
        <w:r w:rsidRPr="00652E1F" w:rsidDel="00652E1F">
          <w:rPr>
            <w:lang w:val="en-US"/>
          </w:rPr>
          <w:delText>1995;34:335–350.</w:delText>
        </w:r>
      </w:del>
    </w:p>
    <w:p w14:paraId="264F4E58" w14:textId="1C914A00" w:rsidR="007C4B3A" w:rsidRPr="007C4B3A" w:rsidDel="00652E1F" w:rsidRDefault="007C4B3A" w:rsidP="007C4B3A">
      <w:pPr>
        <w:pStyle w:val="Bibliography"/>
        <w:rPr>
          <w:del w:id="574" w:author="Heino, Matti T J" w:date="2018-08-05T23:07:00Z"/>
          <w:lang w:val="en-US"/>
        </w:rPr>
      </w:pPr>
      <w:del w:id="575" w:author="Heino, Matti T J" w:date="2018-08-05T23:07:00Z">
        <w:r w:rsidRPr="00652E1F" w:rsidDel="00652E1F">
          <w:rPr>
            <w:lang w:val="en-US"/>
          </w:rPr>
          <w:delText xml:space="preserve">26. Laaksonen M, Talala K, Martelin T, Rahkonen O, Roos E, Helakorpi S, et al. </w:delText>
        </w:r>
        <w:r w:rsidRPr="007C4B3A" w:rsidDel="00652E1F">
          <w:rPr>
            <w:lang w:val="en-US"/>
          </w:rPr>
          <w:delText>Health behaviours as explanations for educational level differences in cardiovascular and all-cause mortality: a follow-up of 60 000 men and women over 23 years. Eur J Public Health. 2008;18:38–43.</w:delText>
        </w:r>
      </w:del>
    </w:p>
    <w:p w14:paraId="4B7D5B76" w14:textId="39EEF063" w:rsidR="007C4B3A" w:rsidRPr="007C4B3A" w:rsidDel="00652E1F" w:rsidRDefault="007C4B3A" w:rsidP="007C4B3A">
      <w:pPr>
        <w:pStyle w:val="Bibliography"/>
        <w:rPr>
          <w:del w:id="576" w:author="Heino, Matti T J" w:date="2018-08-05T23:07:00Z"/>
          <w:lang w:val="en-US"/>
        </w:rPr>
      </w:pPr>
      <w:del w:id="577" w:author="Heino, Matti T J" w:date="2018-08-05T23:07:00Z">
        <w:r w:rsidRPr="007C4B3A" w:rsidDel="00652E1F">
          <w:rPr>
            <w:lang w:val="en-US"/>
          </w:rPr>
          <w:delText>27. Elgar FJ, Pförtner T-K, Moor I, De Clercq B, Stevens GWJM, Currie C. Socioeconomic inequalities in adolescent health 2002–2010: a time-series analysis of 34 countries participating in the Health Behaviour in School-aged Children study. The Lancet. 2015;385:2088–95.</w:delText>
        </w:r>
      </w:del>
    </w:p>
    <w:p w14:paraId="232AA160" w14:textId="7E87698E" w:rsidR="007C4B3A" w:rsidRPr="00652E1F" w:rsidDel="00652E1F" w:rsidRDefault="007C4B3A" w:rsidP="007C4B3A">
      <w:pPr>
        <w:pStyle w:val="Bibliography"/>
        <w:rPr>
          <w:del w:id="578" w:author="Heino, Matti T J" w:date="2018-08-05T23:07:00Z"/>
          <w:lang w:val="en-US"/>
        </w:rPr>
      </w:pPr>
      <w:del w:id="579" w:author="Heino, Matti T J" w:date="2018-08-05T23:07:00Z">
        <w:r w:rsidRPr="007C4B3A" w:rsidDel="00652E1F">
          <w:rPr>
            <w:lang w:val="en-US"/>
          </w:rPr>
          <w:delText xml:space="preserve">28. National institute for Health and Welfare. School health survey 2015 results: Lifestyle. </w:delText>
        </w:r>
        <w:r w:rsidRPr="00652E1F" w:rsidDel="00652E1F">
          <w:rPr>
            <w:lang w:val="en-US"/>
          </w:rPr>
          <w:delText>Terveyden ja hyvinvoinnin laitos. 2015. https://web.archive.org/web/20170306230805/https://www.thl.fi/fi/tutkimus-ja-asiantuntijatyo/vaestotutkimukset/kouluterveyskysely/tulokset/tulokset-aiheittain/elintavat. Accessed 4 Dec 2015.</w:delText>
        </w:r>
      </w:del>
    </w:p>
    <w:p w14:paraId="357D9BBE" w14:textId="17327A1C" w:rsidR="007C4B3A" w:rsidRPr="007C4B3A" w:rsidDel="00652E1F" w:rsidRDefault="007C4B3A" w:rsidP="007C4B3A">
      <w:pPr>
        <w:pStyle w:val="Bibliography"/>
        <w:rPr>
          <w:del w:id="580" w:author="Heino, Matti T J" w:date="2018-08-05T23:07:00Z"/>
          <w:lang w:val="en-US"/>
        </w:rPr>
      </w:pPr>
      <w:del w:id="581" w:author="Heino, Matti T J" w:date="2018-08-05T23:07:00Z">
        <w:r w:rsidRPr="00652E1F" w:rsidDel="00652E1F">
          <w:rPr>
            <w:lang w:val="en-US"/>
          </w:rPr>
          <w:delText xml:space="preserve">29. Hankonen N, Heino MTJ, Araujo-Soares V, Sniehotta FF, Sund R, Vasankari T, et al. </w:delText>
        </w:r>
        <w:r w:rsidRPr="007C4B3A" w:rsidDel="00652E1F">
          <w:rPr>
            <w:lang w:val="en-US"/>
          </w:rPr>
          <w:delText>‘Let’s Move It’ – a school-based multilevel intervention to increase physical activity and reduce sedentary behaviour among older adolescents in vocational secondary schools: a study protocol for a cluster-randomised trial. BMC Public Health. 2016;16:451–66.</w:delText>
        </w:r>
      </w:del>
    </w:p>
    <w:p w14:paraId="2ECCA6E2" w14:textId="20F5EA62" w:rsidR="007C4B3A" w:rsidRPr="007C4B3A" w:rsidDel="00652E1F" w:rsidRDefault="007C4B3A" w:rsidP="007C4B3A">
      <w:pPr>
        <w:pStyle w:val="Bibliography"/>
        <w:rPr>
          <w:del w:id="582" w:author="Heino, Matti T J" w:date="2018-08-05T23:07:00Z"/>
          <w:lang w:val="en-US"/>
        </w:rPr>
      </w:pPr>
      <w:del w:id="583" w:author="Heino, Matti T J" w:date="2018-08-05T23:07:00Z">
        <w:r w:rsidRPr="007C4B3A" w:rsidDel="00652E1F">
          <w:rPr>
            <w:lang w:val="en-US"/>
          </w:rPr>
          <w:delTex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delText>
        </w:r>
      </w:del>
    </w:p>
    <w:p w14:paraId="7C2B044A" w14:textId="152D6814" w:rsidR="007C4B3A" w:rsidRPr="007C4B3A" w:rsidDel="00652E1F" w:rsidRDefault="007C4B3A" w:rsidP="007C4B3A">
      <w:pPr>
        <w:pStyle w:val="Bibliography"/>
        <w:rPr>
          <w:del w:id="584" w:author="Heino, Matti T J" w:date="2018-08-05T23:07:00Z"/>
          <w:lang w:val="en-US"/>
        </w:rPr>
      </w:pPr>
      <w:del w:id="585" w:author="Heino, Matti T J" w:date="2018-08-05T23:07:00Z">
        <w:r w:rsidRPr="007C4B3A" w:rsidDel="00652E1F">
          <w:rPr>
            <w:lang w:val="en-US"/>
          </w:rPr>
          <w:delText>31. Heino MTJ. No use reasoning with adolescents? A randomised controlled trial comparing persuasive messages. 2016. https://helda.helsinki.fi/handle/10138/163800. Accessed 7 Jun 2017.</w:delText>
        </w:r>
      </w:del>
    </w:p>
    <w:p w14:paraId="19508312" w14:textId="03053935" w:rsidR="007C4B3A" w:rsidRPr="007C4B3A" w:rsidDel="00652E1F" w:rsidRDefault="007C4B3A" w:rsidP="007C4B3A">
      <w:pPr>
        <w:pStyle w:val="Bibliography"/>
        <w:rPr>
          <w:del w:id="586" w:author="Heino, Matti T J" w:date="2018-08-05T23:07:00Z"/>
          <w:lang w:val="en-US"/>
        </w:rPr>
      </w:pPr>
      <w:del w:id="587" w:author="Heino, Matti T J" w:date="2018-08-05T23:07:00Z">
        <w:r w:rsidRPr="007C4B3A" w:rsidDel="00652E1F">
          <w:rPr>
            <w:lang w:val="en-US"/>
          </w:rPr>
          <w:delText>32. Heino MTJ. Comparing persuasive SMS reminders: Supplementary website. 2018. https://web.archive.org/web/20180223210916/https://heinonmatti.github.io/sms-persuasion/sms-persuasion-supplement.html. Accessed 21 Feb 2018.</w:delText>
        </w:r>
      </w:del>
    </w:p>
    <w:p w14:paraId="40C10A81" w14:textId="43B086CA" w:rsidR="007C4B3A" w:rsidRPr="007C4B3A" w:rsidDel="00652E1F" w:rsidRDefault="007C4B3A" w:rsidP="007C4B3A">
      <w:pPr>
        <w:pStyle w:val="Bibliography"/>
        <w:rPr>
          <w:del w:id="588" w:author="Heino, Matti T J" w:date="2018-08-05T23:07:00Z"/>
          <w:lang w:val="en-US"/>
        </w:rPr>
      </w:pPr>
      <w:del w:id="589" w:author="Heino, Matti T J" w:date="2018-08-05T23:07:00Z">
        <w:r w:rsidRPr="007C4B3A" w:rsidDel="00652E1F">
          <w:rPr>
            <w:lang w:val="en-US"/>
          </w:rPr>
          <w:delText>33. Dienes Z. Understanding Psychology as a Science: An Introduction to Scientific and Statistical Inference. Palgrave Macmillan; 2008.</w:delText>
        </w:r>
      </w:del>
    </w:p>
    <w:p w14:paraId="48BCBCD9" w14:textId="662FC3C7" w:rsidR="007C4B3A" w:rsidRPr="007C4B3A" w:rsidDel="00652E1F" w:rsidRDefault="007C4B3A" w:rsidP="007C4B3A">
      <w:pPr>
        <w:pStyle w:val="Bibliography"/>
        <w:rPr>
          <w:del w:id="590" w:author="Heino, Matti T J" w:date="2018-08-05T23:07:00Z"/>
          <w:lang w:val="en-US"/>
        </w:rPr>
      </w:pPr>
      <w:del w:id="591" w:author="Heino, Matti T J" w:date="2018-08-05T23:07:00Z">
        <w:r w:rsidRPr="007C4B3A" w:rsidDel="00652E1F">
          <w:rPr>
            <w:lang w:val="en-US"/>
          </w:rPr>
          <w:delText>34. Wagenmakers E-J. A practical solution to the pervasive problems of p values. Psychon Bull Rev. 2007;14:779–804.</w:delText>
        </w:r>
      </w:del>
    </w:p>
    <w:p w14:paraId="0BA59D56" w14:textId="4FBEA567" w:rsidR="007C4B3A" w:rsidRPr="007C4B3A" w:rsidDel="00652E1F" w:rsidRDefault="007C4B3A" w:rsidP="007C4B3A">
      <w:pPr>
        <w:pStyle w:val="Bibliography"/>
        <w:rPr>
          <w:del w:id="592" w:author="Heino, Matti T J" w:date="2018-08-05T23:07:00Z"/>
          <w:lang w:val="en-US"/>
        </w:rPr>
      </w:pPr>
      <w:del w:id="593" w:author="Heino, Matti T J" w:date="2018-08-05T23:07:00Z">
        <w:r w:rsidRPr="007C4B3A" w:rsidDel="00652E1F">
          <w:rPr>
            <w:lang w:val="en-US"/>
          </w:rPr>
          <w:delText>35. Fanelli D. Only Reporting Guidelines Can Save (Soft) Science. Eur J Personal. 2013;27:120–44.</w:delText>
        </w:r>
      </w:del>
    </w:p>
    <w:p w14:paraId="6B91B12D" w14:textId="2162C8BE" w:rsidR="007C4B3A" w:rsidRPr="007C4B3A" w:rsidDel="00652E1F" w:rsidRDefault="007C4B3A" w:rsidP="007C4B3A">
      <w:pPr>
        <w:pStyle w:val="Bibliography"/>
        <w:rPr>
          <w:del w:id="594" w:author="Heino, Matti T J" w:date="2018-08-05T23:07:00Z"/>
          <w:lang w:val="en-US"/>
        </w:rPr>
      </w:pPr>
      <w:del w:id="595" w:author="Heino, Matti T J" w:date="2018-08-05T23:07:00Z">
        <w:r w:rsidRPr="007C4B3A" w:rsidDel="00652E1F">
          <w:rPr>
            <w:lang w:val="en-US"/>
          </w:rPr>
          <w:delText>36. Boutron I, Moher D, Altman DG, Schulz KF, Ravaud P. Extending the CONSORT Statement to Randomized Trials of Nonpharmacologic Treatment: Explanation and Elaboration. Ann Intern Med. 2008;148:295–309.</w:delText>
        </w:r>
      </w:del>
    </w:p>
    <w:p w14:paraId="4F46E962" w14:textId="65BBE090" w:rsidR="007C4B3A" w:rsidRPr="007C4B3A" w:rsidDel="00652E1F" w:rsidRDefault="007C4B3A" w:rsidP="007C4B3A">
      <w:pPr>
        <w:pStyle w:val="Bibliography"/>
        <w:rPr>
          <w:del w:id="596" w:author="Heino, Matti T J" w:date="2018-08-05T23:07:00Z"/>
          <w:lang w:val="en-US"/>
        </w:rPr>
      </w:pPr>
      <w:del w:id="597" w:author="Heino, Matti T J" w:date="2018-08-05T23:07:00Z">
        <w:r w:rsidRPr="007C4B3A" w:rsidDel="00652E1F">
          <w:rPr>
            <w:lang w:val="en-US"/>
          </w:rPr>
          <w:delText>37. Allen L, Scott J, Brand A, Hlava M, Altman M. Publishing: Credit where credit is due. Nature. 2014;508:312–3.</w:delText>
        </w:r>
      </w:del>
    </w:p>
    <w:p w14:paraId="6E742CF1" w14:textId="73A2CF59" w:rsidR="007C4B3A" w:rsidRPr="007C4B3A" w:rsidDel="00652E1F" w:rsidRDefault="007C4B3A" w:rsidP="007C4B3A">
      <w:pPr>
        <w:pStyle w:val="Bibliography"/>
        <w:rPr>
          <w:del w:id="598" w:author="Heino, Matti T J" w:date="2018-08-05T23:07:00Z"/>
          <w:lang w:val="en-US"/>
        </w:rPr>
      </w:pPr>
      <w:del w:id="599" w:author="Heino, Matti T J" w:date="2018-08-05T23:07:00Z">
        <w:r w:rsidRPr="007C4B3A" w:rsidDel="00652E1F">
          <w:rPr>
            <w:lang w:val="en-US"/>
          </w:rPr>
          <w:delText>38. R Core Team. R: A Language and Environment for Statistical Computing. Vienna, Austria: R Foundation for Statistical Computing; 2015.</w:delText>
        </w:r>
      </w:del>
    </w:p>
    <w:p w14:paraId="79ECF94E" w14:textId="495AD2E5" w:rsidR="007C4B3A" w:rsidRPr="007C4B3A" w:rsidDel="00652E1F" w:rsidRDefault="007C4B3A" w:rsidP="007C4B3A">
      <w:pPr>
        <w:pStyle w:val="Bibliography"/>
        <w:rPr>
          <w:del w:id="600" w:author="Heino, Matti T J" w:date="2018-08-05T23:07:00Z"/>
          <w:lang w:val="en-US"/>
        </w:rPr>
      </w:pPr>
      <w:del w:id="601" w:author="Heino, Matti T J" w:date="2018-08-05T23:07:00Z">
        <w:r w:rsidRPr="007C4B3A" w:rsidDel="00652E1F">
          <w:rPr>
            <w:lang w:val="en-US"/>
          </w:rPr>
          <w:delText>39. RStudio Team. RStudio: Integrated Development Environment for R. Boston, MA: RStudio, Inc.; 2015. http://www.rstudio.com/.</w:delText>
        </w:r>
      </w:del>
    </w:p>
    <w:p w14:paraId="13252AF0" w14:textId="3C597D59" w:rsidR="007C4B3A" w:rsidRPr="007C4B3A" w:rsidDel="00652E1F" w:rsidRDefault="007C4B3A" w:rsidP="007C4B3A">
      <w:pPr>
        <w:pStyle w:val="Bibliography"/>
        <w:rPr>
          <w:del w:id="602" w:author="Heino, Matti T J" w:date="2018-08-05T23:07:00Z"/>
          <w:lang w:val="en-US"/>
        </w:rPr>
      </w:pPr>
      <w:del w:id="603" w:author="Heino, Matti T J" w:date="2018-08-05T23:07:00Z">
        <w:r w:rsidRPr="007C4B3A" w:rsidDel="00652E1F">
          <w:rPr>
            <w:lang w:val="en-US"/>
          </w:rPr>
          <w:delText>40. Wickham H. ggplot2: Elegant Graphics for Data Analysis. Springer-Verlag New York; 2009. http://ggplot2.org.</w:delText>
        </w:r>
      </w:del>
    </w:p>
    <w:p w14:paraId="13ECE792" w14:textId="0CF84206" w:rsidR="007C4B3A" w:rsidRPr="007C4B3A" w:rsidDel="00652E1F" w:rsidRDefault="007C4B3A" w:rsidP="007C4B3A">
      <w:pPr>
        <w:pStyle w:val="Bibliography"/>
        <w:rPr>
          <w:del w:id="604" w:author="Heino, Matti T J" w:date="2018-08-05T23:07:00Z"/>
          <w:lang w:val="en-US"/>
        </w:rPr>
      </w:pPr>
      <w:del w:id="605" w:author="Heino, Matti T J" w:date="2018-08-05T23:07:00Z">
        <w:r w:rsidRPr="007C4B3A" w:rsidDel="00652E1F">
          <w:rPr>
            <w:lang w:val="en-US"/>
          </w:rPr>
          <w:delText>41. Phillips N. yarrr: A companion to the e-book YaRrr!: The Pirate’s Guide to R. 2016. http://www.r-bloggers.com/the-new-and-improved-pirateplot-now-with-themes/.</w:delText>
        </w:r>
      </w:del>
    </w:p>
    <w:p w14:paraId="027C903A" w14:textId="28307430" w:rsidR="007C4B3A" w:rsidRPr="007C4B3A" w:rsidDel="00652E1F" w:rsidRDefault="007C4B3A" w:rsidP="007C4B3A">
      <w:pPr>
        <w:pStyle w:val="Bibliography"/>
        <w:rPr>
          <w:del w:id="606" w:author="Heino, Matti T J" w:date="2018-08-05T23:07:00Z"/>
          <w:lang w:val="en-US"/>
        </w:rPr>
      </w:pPr>
      <w:del w:id="607" w:author="Heino, Matti T J" w:date="2018-08-05T23:07:00Z">
        <w:r w:rsidRPr="007C4B3A" w:rsidDel="00652E1F">
          <w:rPr>
            <w:lang w:val="en-US"/>
          </w:rPr>
          <w:delText>42. Baguley T. Serious stats: A guide to advanced statistics for the behavioral sciences. China: Palgrave Macmillan; 2012.</w:delText>
        </w:r>
      </w:del>
    </w:p>
    <w:p w14:paraId="7FB5BFC8" w14:textId="65E63006" w:rsidR="007C4B3A" w:rsidRPr="007C4B3A" w:rsidDel="00652E1F" w:rsidRDefault="007C4B3A" w:rsidP="007C4B3A">
      <w:pPr>
        <w:pStyle w:val="Bibliography"/>
        <w:rPr>
          <w:del w:id="608" w:author="Heino, Matti T J" w:date="2018-08-05T23:07:00Z"/>
          <w:lang w:val="en-US"/>
        </w:rPr>
      </w:pPr>
      <w:del w:id="609" w:author="Heino, Matti T J" w:date="2018-08-05T23:07:00Z">
        <w:r w:rsidRPr="007C4B3A" w:rsidDel="00652E1F">
          <w:rPr>
            <w:lang w:val="en-US"/>
          </w:rPr>
          <w:delText>43. Bowman AW, Azzalini A. R package sm: nonparametric smoothing methods (version 2.2-5.4). University of Glasgow, UK and Università di Padova, Italia; 2014. URL http://www.stats.gla.ac.uk/ adrian/sm, http://azzalini.stat.unipd.it/Book_sm.</w:delText>
        </w:r>
      </w:del>
    </w:p>
    <w:p w14:paraId="7A8B5D22" w14:textId="151BC204" w:rsidR="007C4B3A" w:rsidRPr="005D5AF2" w:rsidDel="00652E1F" w:rsidRDefault="007C4B3A" w:rsidP="007C4B3A">
      <w:pPr>
        <w:pStyle w:val="Bibliography"/>
        <w:rPr>
          <w:del w:id="610" w:author="Heino, Matti T J" w:date="2018-08-05T23:07:00Z"/>
          <w:lang w:val="nl-NL"/>
        </w:rPr>
      </w:pPr>
      <w:del w:id="611" w:author="Heino, Matti T J" w:date="2018-08-05T23:07:00Z">
        <w:r w:rsidRPr="007C4B3A" w:rsidDel="00652E1F">
          <w:rPr>
            <w:lang w:val="en-US"/>
          </w:rPr>
          <w:delText xml:space="preserve">44. Peters G-Jo. userfriendlyscience: Quantitative analysis made accessible. </w:delText>
        </w:r>
        <w:r w:rsidRPr="005D5AF2" w:rsidDel="00652E1F">
          <w:rPr>
            <w:lang w:val="nl-NL"/>
          </w:rPr>
          <w:delText>2016. http://CRAN.R-project.org/package=userfriendlyscience.</w:delText>
        </w:r>
      </w:del>
    </w:p>
    <w:p w14:paraId="4F80CD79" w14:textId="1869D7BA" w:rsidR="007C4B3A" w:rsidRPr="007C4B3A" w:rsidDel="00652E1F" w:rsidRDefault="007C4B3A" w:rsidP="007C4B3A">
      <w:pPr>
        <w:pStyle w:val="Bibliography"/>
        <w:rPr>
          <w:del w:id="612" w:author="Heino, Matti T J" w:date="2018-08-05T23:07:00Z"/>
          <w:lang w:val="en-US"/>
        </w:rPr>
      </w:pPr>
      <w:del w:id="613" w:author="Heino, Matti T J" w:date="2018-08-05T23:07:00Z">
        <w:r w:rsidRPr="005D5AF2" w:rsidDel="00652E1F">
          <w:rPr>
            <w:lang w:val="nl-NL"/>
          </w:rPr>
          <w:delText xml:space="preserve">45. Morey RD, Hoekstra R, Rouder JN, Lee MD, Wagenmakers E-J. </w:delText>
        </w:r>
        <w:r w:rsidRPr="007C4B3A" w:rsidDel="00652E1F">
          <w:rPr>
            <w:lang w:val="en-US"/>
          </w:rPr>
          <w:delText>The fallacy of placing confidence in confidence intervals. Psychon Bull Rev. 2015. doi:10.3758/s13423-015-0947-8.</w:delText>
        </w:r>
      </w:del>
    </w:p>
    <w:p w14:paraId="1B5778FF" w14:textId="2F85B876" w:rsidR="007C4B3A" w:rsidRPr="007C4B3A" w:rsidDel="00652E1F" w:rsidRDefault="007C4B3A" w:rsidP="007C4B3A">
      <w:pPr>
        <w:pStyle w:val="Bibliography"/>
        <w:rPr>
          <w:del w:id="614" w:author="Heino, Matti T J" w:date="2018-08-05T23:07:00Z"/>
          <w:lang w:val="en-US"/>
        </w:rPr>
      </w:pPr>
      <w:del w:id="615" w:author="Heino, Matti T J" w:date="2018-08-05T23:07:00Z">
        <w:r w:rsidRPr="007C4B3A" w:rsidDel="00652E1F">
          <w:rPr>
            <w:lang w:val="en-US"/>
          </w:rPr>
          <w:delText>46. Heino MTJ, Vuorre M, Hankonen N. Bayesian evaluation of behavior change interventions: A brief introduction and a practical example. PsyArXiv. 2017. doi:10.17605/OSF.IO/XMGWV.</w:delText>
        </w:r>
      </w:del>
    </w:p>
    <w:p w14:paraId="05C9808B" w14:textId="4E788F19" w:rsidR="007C4B3A" w:rsidRPr="007C4B3A" w:rsidDel="00652E1F" w:rsidRDefault="007C4B3A" w:rsidP="007C4B3A">
      <w:pPr>
        <w:pStyle w:val="Bibliography"/>
        <w:rPr>
          <w:del w:id="616" w:author="Heino, Matti T J" w:date="2018-08-05T23:07:00Z"/>
          <w:lang w:val="en-US"/>
        </w:rPr>
      </w:pPr>
      <w:del w:id="617" w:author="Heino, Matti T J" w:date="2018-08-05T23:07:00Z">
        <w:r w:rsidRPr="007C4B3A" w:rsidDel="00652E1F">
          <w:rPr>
            <w:lang w:val="en-US"/>
          </w:rPr>
          <w:delText>47. Morey RD, Romeijn J-W, Rouder JN. The philosophy of Bayes factors and the quantification of statistical evidence. J Math Psychol. 2016. doi:10.1016/j.jmp.2015.11.001.</w:delText>
        </w:r>
      </w:del>
    </w:p>
    <w:p w14:paraId="1E5506ED" w14:textId="36532AC9" w:rsidR="007C4B3A" w:rsidRPr="007C4B3A" w:rsidDel="00652E1F" w:rsidRDefault="007C4B3A" w:rsidP="007C4B3A">
      <w:pPr>
        <w:pStyle w:val="Bibliography"/>
        <w:rPr>
          <w:del w:id="618" w:author="Heino, Matti T J" w:date="2018-08-05T23:07:00Z"/>
          <w:lang w:val="en-US"/>
        </w:rPr>
      </w:pPr>
      <w:del w:id="619" w:author="Heino, Matti T J" w:date="2018-08-05T23:07:00Z">
        <w:r w:rsidRPr="007C4B3A" w:rsidDel="00652E1F">
          <w:rPr>
            <w:lang w:val="en-US"/>
          </w:rPr>
          <w:delText>48. Etz A, Vandekerckhove J. Introduction to Bayesian Inference for Psychology. 2017. https://osf.io/preprints/psyarxiv/q46q3. Accessed 21 Mar 2017.</w:delText>
        </w:r>
      </w:del>
    </w:p>
    <w:p w14:paraId="3EF76EF1" w14:textId="2F9D3A1D" w:rsidR="007C4B3A" w:rsidRPr="007C4B3A" w:rsidDel="00652E1F" w:rsidRDefault="007C4B3A" w:rsidP="007C4B3A">
      <w:pPr>
        <w:pStyle w:val="Bibliography"/>
        <w:rPr>
          <w:del w:id="620" w:author="Heino, Matti T J" w:date="2018-08-05T23:07:00Z"/>
          <w:lang w:val="en-US"/>
        </w:rPr>
      </w:pPr>
      <w:del w:id="621" w:author="Heino, Matti T J" w:date="2018-08-05T23:07:00Z">
        <w:r w:rsidRPr="007C4B3A" w:rsidDel="00652E1F">
          <w:rPr>
            <w:lang w:val="en-US"/>
          </w:rPr>
          <w:delText>49. Etz A, Vandekerckhove J. A Bayesian Perspective on the Reproducibility Project: Psychology. PLOS ONE. 2016;11:e0149794.</w:delText>
        </w:r>
      </w:del>
    </w:p>
    <w:p w14:paraId="3567D9E9" w14:textId="37928500" w:rsidR="007C4B3A" w:rsidRPr="007C4B3A" w:rsidDel="00652E1F" w:rsidRDefault="007C4B3A" w:rsidP="007C4B3A">
      <w:pPr>
        <w:pStyle w:val="Bibliography"/>
        <w:rPr>
          <w:del w:id="622" w:author="Heino, Matti T J" w:date="2018-08-05T23:07:00Z"/>
          <w:lang w:val="en-US"/>
        </w:rPr>
      </w:pPr>
      <w:del w:id="623" w:author="Heino, Matti T J" w:date="2018-08-05T23:07:00Z">
        <w:r w:rsidRPr="007C4B3A" w:rsidDel="00652E1F">
          <w:rPr>
            <w:lang w:val="en-US"/>
          </w:rPr>
          <w:delText>50. Morey RD, Rouder JN. BayesFactor: Computation of Bayes Factors for Common Designs. 2015. https://CRAN.R-project.org/package=BayesFactor.</w:delText>
        </w:r>
      </w:del>
    </w:p>
    <w:p w14:paraId="6C1F889F" w14:textId="0B051C4E" w:rsidR="007C4B3A" w:rsidRPr="007C4B3A" w:rsidDel="00652E1F" w:rsidRDefault="007C4B3A" w:rsidP="007C4B3A">
      <w:pPr>
        <w:pStyle w:val="Bibliography"/>
        <w:rPr>
          <w:del w:id="624" w:author="Heino, Matti T J" w:date="2018-08-05T23:07:00Z"/>
          <w:lang w:val="en-US"/>
        </w:rPr>
      </w:pPr>
      <w:del w:id="625" w:author="Heino, Matti T J" w:date="2018-08-05T23:07:00Z">
        <w:r w:rsidRPr="007C4B3A" w:rsidDel="00652E1F">
          <w:rPr>
            <w:lang w:val="en-US"/>
          </w:rPr>
          <w:delText>51. Richard FD, Bond CF, Stokes-Zoota JJ. One Hundred Years of Social Psychology Quantitatively Described. Rev Gen Psychol. 2003;7:331–63.</w:delText>
        </w:r>
      </w:del>
    </w:p>
    <w:p w14:paraId="10C938D2" w14:textId="6590ABE4" w:rsidR="007C4B3A" w:rsidRPr="007C4B3A" w:rsidDel="00652E1F" w:rsidRDefault="007C4B3A" w:rsidP="007C4B3A">
      <w:pPr>
        <w:pStyle w:val="Bibliography"/>
        <w:rPr>
          <w:del w:id="626" w:author="Heino, Matti T J" w:date="2018-08-05T23:07:00Z"/>
          <w:lang w:val="en-US"/>
        </w:rPr>
      </w:pPr>
      <w:del w:id="627" w:author="Heino, Matti T J" w:date="2018-08-05T23:07:00Z">
        <w:r w:rsidRPr="007C4B3A" w:rsidDel="00652E1F">
          <w:rPr>
            <w:lang w:val="en-US"/>
          </w:rPr>
          <w:delText>52. Jamil T, Ly A, Morey RD, Love J, Marsman M, Wagenmakers E-J. Default “Gunel and Dickey” Bayes factors for contingency tables. Behav Res Methods. 2015;:1–15.</w:delText>
        </w:r>
      </w:del>
    </w:p>
    <w:p w14:paraId="129589E9" w14:textId="7A1F4276" w:rsidR="007C4B3A" w:rsidRPr="007C4B3A" w:rsidDel="00652E1F" w:rsidRDefault="007C4B3A" w:rsidP="007C4B3A">
      <w:pPr>
        <w:pStyle w:val="Bibliography"/>
        <w:rPr>
          <w:del w:id="628" w:author="Heino, Matti T J" w:date="2018-08-05T23:07:00Z"/>
          <w:lang w:val="en-US"/>
        </w:rPr>
      </w:pPr>
      <w:del w:id="629" w:author="Heino, Matti T J" w:date="2018-08-05T23:07:00Z">
        <w:r w:rsidRPr="007C4B3A" w:rsidDel="00652E1F">
          <w:rPr>
            <w:lang w:val="en-US"/>
          </w:rPr>
          <w:delText>53. Lakens D. Equivalence Tests: A Practical Primer for t Tests, Correlations, and Meta-Analyses. Soc Psychol Personal Sci. 2017;8:355–62.</w:delText>
        </w:r>
      </w:del>
    </w:p>
    <w:p w14:paraId="0DD87D46" w14:textId="343DCE46" w:rsidR="007C4B3A" w:rsidRPr="007C4B3A" w:rsidDel="00652E1F" w:rsidRDefault="007C4B3A" w:rsidP="007C4B3A">
      <w:pPr>
        <w:pStyle w:val="Bibliography"/>
        <w:rPr>
          <w:del w:id="630" w:author="Heino, Matti T J" w:date="2018-08-05T23:07:00Z"/>
          <w:lang w:val="en-US"/>
        </w:rPr>
      </w:pPr>
      <w:del w:id="631" w:author="Heino, Matti T J" w:date="2018-08-05T23:07:00Z">
        <w:r w:rsidRPr="007C4B3A" w:rsidDel="00652E1F">
          <w:rPr>
            <w:lang w:val="en-US"/>
          </w:rPr>
          <w:delText>54. Lakens D. TOSTER: Two One-Sided Tests (TOST) Equivalence Testing. 2016. https://CRAN.R-project.org/package=TOSTER.</w:delText>
        </w:r>
      </w:del>
    </w:p>
    <w:p w14:paraId="454AA0CD" w14:textId="421F2926" w:rsidR="007C4B3A" w:rsidRPr="007C4B3A" w:rsidDel="00652E1F" w:rsidRDefault="007C4B3A" w:rsidP="007C4B3A">
      <w:pPr>
        <w:pStyle w:val="Bibliography"/>
        <w:rPr>
          <w:del w:id="632" w:author="Heino, Matti T J" w:date="2018-08-05T23:07:00Z"/>
          <w:lang w:val="en-US"/>
        </w:rPr>
      </w:pPr>
      <w:del w:id="633" w:author="Heino, Matti T J" w:date="2018-08-05T23:07:00Z">
        <w:r w:rsidRPr="007C4B3A" w:rsidDel="00652E1F">
          <w:rPr>
            <w:lang w:val="en-US"/>
          </w:rPr>
          <w:delText>55. Gelman A, Carlin J. Beyond Power Calculations Assessing Type S (Sign) and Type M (Magnitude) Errors. Perspect Psychol Sci. 2014;9:641–51.</w:delText>
        </w:r>
      </w:del>
    </w:p>
    <w:p w14:paraId="5B079F0E" w14:textId="33154910" w:rsidR="007C4B3A" w:rsidRPr="007C4B3A" w:rsidDel="00652E1F" w:rsidRDefault="007C4B3A" w:rsidP="007C4B3A">
      <w:pPr>
        <w:pStyle w:val="Bibliography"/>
        <w:rPr>
          <w:del w:id="634" w:author="Heino, Matti T J" w:date="2018-08-05T23:07:00Z"/>
          <w:lang w:val="en-US"/>
        </w:rPr>
      </w:pPr>
      <w:del w:id="635" w:author="Heino, Matti T J" w:date="2018-08-05T23:07:00Z">
        <w:r w:rsidRPr="007C4B3A" w:rsidDel="00652E1F">
          <w:rPr>
            <w:lang w:val="en-US"/>
          </w:rPr>
          <w:delText>56. Davis-Stober CP, Dana J. Comparing the accuracy of experimental estimates to guessing: a new perspective on replication and the “Crisis of Confidence” in psychology. Behav Res Methods. 2013;46:1–14.</w:delText>
        </w:r>
      </w:del>
    </w:p>
    <w:p w14:paraId="4E6DB9F8" w14:textId="7D90C1BB" w:rsidR="007C4B3A" w:rsidRPr="007C4B3A" w:rsidDel="00652E1F" w:rsidRDefault="007C4B3A" w:rsidP="007C4B3A">
      <w:pPr>
        <w:pStyle w:val="Bibliography"/>
        <w:rPr>
          <w:del w:id="636" w:author="Heino, Matti T J" w:date="2018-08-05T23:07:00Z"/>
          <w:lang w:val="en-US"/>
        </w:rPr>
      </w:pPr>
      <w:del w:id="637" w:author="Heino, Matti T J" w:date="2018-08-05T23:07:00Z">
        <w:r w:rsidRPr="007C4B3A" w:rsidDel="00652E1F">
          <w:rPr>
            <w:lang w:val="en-US"/>
          </w:rPr>
          <w:delText>57. Lakens D, McLatchie N, Isager PM, Scheel AM, Dienes Z. Improving inferences about null effects with Bayes factors and equivalence tests. J Gerontol Ser B. 2018.</w:delText>
        </w:r>
      </w:del>
    </w:p>
    <w:p w14:paraId="62844FC9" w14:textId="050A3B91" w:rsidR="007C4B3A" w:rsidRPr="007C4B3A" w:rsidDel="00652E1F" w:rsidRDefault="007C4B3A" w:rsidP="007C4B3A">
      <w:pPr>
        <w:pStyle w:val="Bibliography"/>
        <w:rPr>
          <w:del w:id="638" w:author="Heino, Matti T J" w:date="2018-08-05T23:07:00Z"/>
          <w:lang w:val="en-US"/>
        </w:rPr>
      </w:pPr>
      <w:del w:id="639" w:author="Heino, Matti T J" w:date="2018-08-05T23:07:00Z">
        <w:r w:rsidRPr="007C4B3A" w:rsidDel="00652E1F">
          <w:rPr>
            <w:lang w:val="en-US"/>
          </w:rPr>
          <w:delText>58. Harms C, Lakens D. Making “Null Effects” Informative: Statistical Techniques and Inferential Frameworks. J Clin Transl Res. in press. doi:10.31234/osf.io/48zca.</w:delText>
        </w:r>
      </w:del>
    </w:p>
    <w:p w14:paraId="08F5B30E" w14:textId="1C267FD5" w:rsidR="007C4B3A" w:rsidRPr="007C4B3A" w:rsidDel="00652E1F" w:rsidRDefault="007C4B3A" w:rsidP="007C4B3A">
      <w:pPr>
        <w:pStyle w:val="Bibliography"/>
        <w:rPr>
          <w:del w:id="640" w:author="Heino, Matti T J" w:date="2018-08-05T23:07:00Z"/>
          <w:lang w:val="en-US"/>
        </w:rPr>
      </w:pPr>
      <w:del w:id="641" w:author="Heino, Matti T J" w:date="2018-08-05T23:07:00Z">
        <w:r w:rsidRPr="00652E1F" w:rsidDel="00652E1F">
          <w:rPr>
            <w:lang w:val="en-US"/>
          </w:rPr>
          <w:delText xml:space="preserve">59. Hansen H. Fallacies. In: Zalta EN, editor. </w:delText>
        </w:r>
        <w:r w:rsidRPr="007C4B3A" w:rsidDel="00652E1F">
          <w:rPr>
            <w:lang w:val="en-US"/>
          </w:rPr>
          <w:delText>The Stanford Encyclopedia of Philosophy. Summer 2015. 2015. https://plato.stanford.edu/entries/fallacies/. Accessed 12 Mar 2016.</w:delText>
        </w:r>
      </w:del>
    </w:p>
    <w:p w14:paraId="54E2DC2D" w14:textId="61F8F30A" w:rsidR="007C4B3A" w:rsidRPr="007C4B3A" w:rsidDel="00652E1F" w:rsidRDefault="007C4B3A" w:rsidP="007C4B3A">
      <w:pPr>
        <w:pStyle w:val="Bibliography"/>
        <w:rPr>
          <w:del w:id="642" w:author="Heino, Matti T J" w:date="2018-08-05T23:07:00Z"/>
          <w:lang w:val="en-US"/>
        </w:rPr>
      </w:pPr>
      <w:del w:id="643" w:author="Heino, Matti T J" w:date="2018-08-05T23:07:00Z">
        <w:r w:rsidRPr="007C4B3A" w:rsidDel="00652E1F">
          <w:rPr>
            <w:lang w:val="en-US"/>
          </w:rPr>
          <w:delText>60. Armor DA, Taylor SE. The Effects of Mindset on Behavior: Self-Regulation in Deliberative and Implemental Frames of Mind. Pers Soc Psychol Bull. 2003;29:86–95.</w:delText>
        </w:r>
      </w:del>
    </w:p>
    <w:p w14:paraId="1E259E1D" w14:textId="2690A1AC" w:rsidR="007C4B3A" w:rsidRPr="007C4B3A" w:rsidDel="00652E1F" w:rsidRDefault="007C4B3A" w:rsidP="007C4B3A">
      <w:pPr>
        <w:pStyle w:val="Bibliography"/>
        <w:rPr>
          <w:del w:id="644" w:author="Heino, Matti T J" w:date="2018-08-05T23:07:00Z"/>
          <w:lang w:val="en-US"/>
        </w:rPr>
      </w:pPr>
      <w:del w:id="645" w:author="Heino, Matti T J" w:date="2018-08-05T23:07:00Z">
        <w:r w:rsidRPr="007C4B3A" w:rsidDel="00652E1F">
          <w:rPr>
            <w:lang w:val="en-US"/>
          </w:rPr>
          <w:delText>61. Sagarin BJ, Ambler JK, Lee EM. An Ethical Approach to Peeking at Data. Perspect Psychol Sci. 2014;9:293–304.</w:delText>
        </w:r>
      </w:del>
    </w:p>
    <w:p w14:paraId="242F8A5D" w14:textId="5F897F20" w:rsidR="007C4B3A" w:rsidRPr="007C4B3A" w:rsidDel="00652E1F" w:rsidRDefault="007C4B3A" w:rsidP="007C4B3A">
      <w:pPr>
        <w:pStyle w:val="Bibliography"/>
        <w:rPr>
          <w:del w:id="646" w:author="Heino, Matti T J" w:date="2018-08-05T23:07:00Z"/>
          <w:lang w:val="en-US"/>
        </w:rPr>
      </w:pPr>
      <w:del w:id="647" w:author="Heino, Matti T J" w:date="2018-08-05T23:07:00Z">
        <w:r w:rsidRPr="007C4B3A" w:rsidDel="00652E1F">
          <w:rPr>
            <w:lang w:val="en-US"/>
          </w:rPr>
          <w:delText>62. Dienes Z. Using Bayes to get the most out of non-significant results. Quant Psychol Meas. 2014;5:781.</w:delText>
        </w:r>
      </w:del>
    </w:p>
    <w:p w14:paraId="4EDBE4BB" w14:textId="18BB8F88" w:rsidR="007C4B3A" w:rsidRPr="005D5AF2" w:rsidDel="00652E1F" w:rsidRDefault="007C4B3A" w:rsidP="007C4B3A">
      <w:pPr>
        <w:pStyle w:val="Bibliography"/>
        <w:rPr>
          <w:del w:id="648" w:author="Heino, Matti T J" w:date="2018-08-05T23:07:00Z"/>
          <w:lang w:val="nl-NL"/>
        </w:rPr>
      </w:pPr>
      <w:del w:id="649" w:author="Heino, Matti T J" w:date="2018-08-05T23:07:00Z">
        <w:r w:rsidRPr="007C4B3A" w:rsidDel="00652E1F">
          <w:rPr>
            <w:lang w:val="en-US"/>
          </w:rPr>
          <w:delText xml:space="preserve">63. Simonsohn U. Posterior-Hacking: Selective Reporting Invalidates Bayesian Results Also. SSRN Scholarly Paper. Rochester, NY: Social Science Research Network; 2014. https://papers.ssrn.com/abstract=2374040. </w:delText>
        </w:r>
        <w:r w:rsidRPr="005D5AF2" w:rsidDel="00652E1F">
          <w:rPr>
            <w:lang w:val="nl-NL"/>
          </w:rPr>
          <w:delText>Accessed 16 Jan 2018.</w:delText>
        </w:r>
      </w:del>
    </w:p>
    <w:p w14:paraId="64E2B6B1" w14:textId="73CD7D19" w:rsidR="007C4B3A" w:rsidRPr="007C4B3A" w:rsidDel="00652E1F" w:rsidRDefault="007C4B3A" w:rsidP="007C4B3A">
      <w:pPr>
        <w:pStyle w:val="Bibliography"/>
        <w:rPr>
          <w:del w:id="650" w:author="Heino, Matti T J" w:date="2018-08-05T23:07:00Z"/>
          <w:lang w:val="en-US"/>
        </w:rPr>
      </w:pPr>
      <w:del w:id="651" w:author="Heino, Matti T J" w:date="2018-08-05T23:07:00Z">
        <w:r w:rsidRPr="005D5AF2" w:rsidDel="00652E1F">
          <w:rPr>
            <w:lang w:val="nl-NL"/>
          </w:rPr>
          <w:delText xml:space="preserve">64. Wagenmakers E-J, Wetzels R, Borsboom D, Maas HLJ van der, Kievit RA. </w:delText>
        </w:r>
        <w:r w:rsidRPr="007C4B3A" w:rsidDel="00652E1F">
          <w:rPr>
            <w:lang w:val="en-US"/>
          </w:rPr>
          <w:delText>An Agenda for Purely Confirmatory Research. Perspect Psychol Sci. 2012;7:632–8.</w:delText>
        </w:r>
      </w:del>
    </w:p>
    <w:p w14:paraId="68879F8E" w14:textId="30586770" w:rsidR="007C4B3A" w:rsidRPr="005D5AF2" w:rsidDel="00652E1F" w:rsidRDefault="007C4B3A" w:rsidP="007C4B3A">
      <w:pPr>
        <w:pStyle w:val="Bibliography"/>
        <w:rPr>
          <w:del w:id="652" w:author="Heino, Matti T J" w:date="2018-08-05T23:07:00Z"/>
          <w:lang w:val="nl-NL"/>
        </w:rPr>
      </w:pPr>
      <w:del w:id="653" w:author="Heino, Matti T J" w:date="2018-08-05T23:07:00Z">
        <w:r w:rsidRPr="007C4B3A" w:rsidDel="00652E1F">
          <w:rPr>
            <w:lang w:val="en-US"/>
          </w:rPr>
          <w:delText xml:space="preserve">65. Gelman A, Loken E. The Statistical Crisis in Science. </w:delText>
        </w:r>
        <w:r w:rsidRPr="005D5AF2" w:rsidDel="00652E1F">
          <w:rPr>
            <w:lang w:val="nl-NL"/>
          </w:rPr>
          <w:delText>Am Sci. 2014;102:460–5.</w:delText>
        </w:r>
      </w:del>
    </w:p>
    <w:p w14:paraId="36010312" w14:textId="68CA3ABC" w:rsidR="007C4B3A" w:rsidRPr="007C4B3A" w:rsidDel="00652E1F" w:rsidRDefault="007C4B3A" w:rsidP="007C4B3A">
      <w:pPr>
        <w:pStyle w:val="Bibliography"/>
        <w:rPr>
          <w:del w:id="654" w:author="Heino, Matti T J" w:date="2018-08-05T23:07:00Z"/>
          <w:lang w:val="en-US"/>
        </w:rPr>
      </w:pPr>
      <w:del w:id="655" w:author="Heino, Matti T J" w:date="2018-08-05T23:07:00Z">
        <w:r w:rsidRPr="005D5AF2" w:rsidDel="00652E1F">
          <w:rPr>
            <w:lang w:val="nl-NL"/>
          </w:rPr>
          <w:delText xml:space="preserve">66. Wasserstein RL, Lazar NA. </w:delText>
        </w:r>
        <w:r w:rsidRPr="007C4B3A" w:rsidDel="00652E1F">
          <w:rPr>
            <w:lang w:val="en-US"/>
          </w:rPr>
          <w:delText>The ASA’s statement on p-values: context, process, and purpose. Am Stat. 2016;:00–00.</w:delText>
        </w:r>
      </w:del>
    </w:p>
    <w:p w14:paraId="5FDFA660" w14:textId="6F64841A" w:rsidR="007C4B3A" w:rsidRPr="007C4B3A" w:rsidDel="00652E1F" w:rsidRDefault="007C4B3A" w:rsidP="007C4B3A">
      <w:pPr>
        <w:pStyle w:val="Bibliography"/>
        <w:rPr>
          <w:del w:id="656" w:author="Heino, Matti T J" w:date="2018-08-05T23:07:00Z"/>
          <w:lang w:val="en-US"/>
        </w:rPr>
      </w:pPr>
      <w:del w:id="657" w:author="Heino, Matti T J" w:date="2018-08-05T23:07:00Z">
        <w:r w:rsidRPr="007C4B3A" w:rsidDel="00652E1F">
          <w:rPr>
            <w:lang w:val="en-US"/>
          </w:rPr>
          <w:delText>67. Pop-Eleches C, Thirumurthy H, Habyarimana JP, Zivin JG, Goldstein MP, Walque DD, et al. Mobile phone technologies improve adherence to antiretroviral treatment in a resource-limited setting: a randomized controlled trial of text message reminders. AIDS Lond Engl. 2011;25:825.</w:delText>
        </w:r>
      </w:del>
    </w:p>
    <w:p w14:paraId="21FE8CBD" w14:textId="1573776C" w:rsidR="007C4B3A" w:rsidRPr="007C4B3A" w:rsidDel="00652E1F" w:rsidRDefault="007C4B3A" w:rsidP="007C4B3A">
      <w:pPr>
        <w:pStyle w:val="Bibliography"/>
        <w:rPr>
          <w:del w:id="658" w:author="Heino, Matti T J" w:date="2018-08-05T23:07:00Z"/>
          <w:lang w:val="en-US"/>
        </w:rPr>
      </w:pPr>
      <w:del w:id="659" w:author="Heino, Matti T J" w:date="2018-08-05T23:07:00Z">
        <w:r w:rsidRPr="007C4B3A" w:rsidDel="00652E1F">
          <w:rPr>
            <w:lang w:val="en-US"/>
          </w:rPr>
          <w:delText>68. Armstrong AW, Watson AJ, Makredes M, Frangos JE, Kimball AB, Kvedar JC. Text-message reminders to improve sunscreen use: a randomized, controlled trial using electronic monitoring. Arch Dermatol. 2009;145:1230–6.</w:delText>
        </w:r>
      </w:del>
    </w:p>
    <w:p w14:paraId="3D69FCA9" w14:textId="08DBDF50" w:rsidR="007C4B3A" w:rsidRPr="00652E1F" w:rsidDel="00652E1F" w:rsidRDefault="007C4B3A" w:rsidP="007C4B3A">
      <w:pPr>
        <w:pStyle w:val="Bibliography"/>
        <w:rPr>
          <w:del w:id="660" w:author="Heino, Matti T J" w:date="2018-08-05T23:07:00Z"/>
          <w:lang w:val="en-US"/>
        </w:rPr>
      </w:pPr>
      <w:del w:id="661" w:author="Heino, Matti T J" w:date="2018-08-05T23:07:00Z">
        <w:r w:rsidRPr="007C4B3A" w:rsidDel="00652E1F">
          <w:rPr>
            <w:lang w:val="en-US"/>
          </w:rPr>
          <w:delText xml:space="preserve">69.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delText>
        </w:r>
        <w:r w:rsidRPr="00652E1F" w:rsidDel="00652E1F">
          <w:rPr>
            <w:lang w:val="en-US"/>
          </w:rPr>
          <w:delText>Drugs. 2013;73:545–62.</w:delText>
        </w:r>
      </w:del>
    </w:p>
    <w:p w14:paraId="260EBC9B" w14:textId="0E5CA3EC" w:rsidR="007C4B3A" w:rsidRPr="007C4B3A" w:rsidDel="00652E1F" w:rsidRDefault="007C4B3A" w:rsidP="007C4B3A">
      <w:pPr>
        <w:pStyle w:val="Bibliography"/>
        <w:rPr>
          <w:del w:id="662" w:author="Heino, Matti T J" w:date="2018-08-05T23:07:00Z"/>
          <w:lang w:val="en-US"/>
        </w:rPr>
      </w:pPr>
      <w:del w:id="663" w:author="Heino, Matti T J" w:date="2018-08-05T23:07:00Z">
        <w:r w:rsidRPr="00652E1F" w:rsidDel="00652E1F">
          <w:rPr>
            <w:lang w:val="en-US"/>
          </w:rPr>
          <w:delText xml:space="preserve">70. Hekler EB, Klasnja P, Riley WT, Buman MP, Huberty J, Rivera DE, et al. </w:delText>
        </w:r>
        <w:r w:rsidRPr="007C4B3A" w:rsidDel="00652E1F">
          <w:rPr>
            <w:lang w:val="en-US"/>
          </w:rPr>
          <w:delText>Agile science: creating useful products for behavior change in the real world. Transl Behav Med. 2016;6:317–28.</w:delText>
        </w:r>
      </w:del>
    </w:p>
    <w:p w14:paraId="1E665EA7" w14:textId="66776D89" w:rsidR="007C4B3A" w:rsidRPr="007C4B3A" w:rsidDel="00652E1F" w:rsidRDefault="007C4B3A" w:rsidP="007C4B3A">
      <w:pPr>
        <w:pStyle w:val="Bibliography"/>
        <w:rPr>
          <w:del w:id="664" w:author="Heino, Matti T J" w:date="2018-08-05T23:07:00Z"/>
          <w:lang w:val="en-US"/>
        </w:rPr>
      </w:pPr>
      <w:del w:id="665" w:author="Heino, Matti T J" w:date="2018-08-05T23:07:00Z">
        <w:r w:rsidRPr="007C4B3A" w:rsidDel="00652E1F">
          <w:rPr>
            <w:lang w:val="en-US"/>
          </w:rPr>
          <w:delText>71. Lakatos I. History of science and its rational reconstructions. Springer; 1971. http://link.springer.com/chapter/10.1007/978-94-010-3142-4_7. Accessed 2 Dec 2015.</w:delText>
        </w:r>
      </w:del>
    </w:p>
    <w:p w14:paraId="5849E610" w14:textId="58EE627C" w:rsidR="007C4B3A" w:rsidRPr="002C7C88" w:rsidDel="00652E1F" w:rsidRDefault="007C4B3A" w:rsidP="007C4B3A">
      <w:pPr>
        <w:pStyle w:val="Bibliography"/>
        <w:rPr>
          <w:del w:id="666" w:author="Heino, Matti T J" w:date="2018-08-05T23:07:00Z"/>
          <w:lang w:val="en-US"/>
        </w:rPr>
      </w:pPr>
      <w:del w:id="667" w:author="Heino, Matti T J" w:date="2018-08-05T23:07:00Z">
        <w:r w:rsidRPr="007C4B3A" w:rsidDel="00652E1F">
          <w:rPr>
            <w:lang w:val="en-US"/>
          </w:rPr>
          <w:delText xml:space="preserve">72.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delText>
        </w:r>
        <w:r w:rsidRPr="002C7C88" w:rsidDel="00652E1F">
          <w:rPr>
            <w:lang w:val="en-US"/>
          </w:rPr>
          <w:delText>Accessed 31 Aug 2016.</w:delText>
        </w:r>
      </w:del>
    </w:p>
    <w:p w14:paraId="53EF532C" w14:textId="701048DD"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668" w:name="_Ref449887954"/>
      <w:bookmarkStart w:id="669" w:name="_Toc449907250"/>
      <w:bookmarkStart w:id="670" w:name="_Ref50137091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668"/>
      <w:r w:rsidRPr="004A447D">
        <w:rPr>
          <w:noProof/>
          <w:lang w:val="en-GB"/>
        </w:rPr>
        <w:t>: Statistical power</w:t>
      </w:r>
      <w:r>
        <w:rPr>
          <w:noProof/>
          <w:lang w:val="en-GB"/>
        </w:rPr>
        <w:t xml:space="preserve">, t-test </w:t>
      </w:r>
      <w:r w:rsidRPr="004A447D">
        <w:rPr>
          <w:noProof/>
          <w:lang w:val="en-GB"/>
        </w:rPr>
        <w:t xml:space="preserve"> for an unknown real effect.</w:t>
      </w:r>
      <w:bookmarkEnd w:id="669"/>
    </w:p>
    <w:p w14:paraId="605E7201" w14:textId="77777777" w:rsidR="00A77967" w:rsidRPr="004A447D" w:rsidRDefault="00A77967" w:rsidP="00A77967">
      <w:pPr>
        <w:pStyle w:val="Caption"/>
        <w:rPr>
          <w:noProof/>
          <w:lang w:val="en-GB"/>
        </w:rPr>
      </w:pPr>
      <w:bookmarkStart w:id="671" w:name="_Ref449897490"/>
      <w:bookmarkStart w:id="672" w:name="_Toc449907257"/>
      <w:bookmarkEnd w:id="67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671"/>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672"/>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673"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673"/>
    </w:p>
    <w:p w14:paraId="533B2F3A" w14:textId="77777777" w:rsidR="00A77967" w:rsidRPr="00D13E6D" w:rsidRDefault="00A77967" w:rsidP="00A77967">
      <w:pPr>
        <w:pStyle w:val="Caption"/>
        <w:rPr>
          <w:noProof/>
          <w:lang w:val="en-GB"/>
        </w:rPr>
      </w:pPr>
      <w:bookmarkStart w:id="674" w:name="_Ref449889151"/>
      <w:bookmarkStart w:id="675"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674"/>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675"/>
    </w:p>
    <w:p w14:paraId="208FB7B0" w14:textId="77777777" w:rsidR="00A77967" w:rsidRPr="00625CE6" w:rsidRDefault="00A77967" w:rsidP="00A77967">
      <w:pPr>
        <w:pStyle w:val="Caption"/>
        <w:rPr>
          <w:lang w:val="en-US"/>
        </w:rPr>
      </w:pPr>
      <w:bookmarkStart w:id="676" w:name="_Ref477960801"/>
      <w:bookmarkStart w:id="677"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676"/>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677"/>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6"/>
          <w:footerReference w:type="default" r:id="rId17"/>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678" w:name="_Toc449907582"/>
      <w:r w:rsidRPr="004A447D">
        <w:lastRenderedPageBreak/>
        <w:t>Appendices</w:t>
      </w:r>
      <w:bookmarkEnd w:id="678"/>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623F5A"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623F5A"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623F5A"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4A6FD75A" w:rsidR="00E32090" w:rsidRPr="004A447D" w:rsidRDefault="00690CC4" w:rsidP="00690CC4">
      <w:pPr>
        <w:pStyle w:val="NoSpacing"/>
        <w:rPr>
          <w:noProof/>
          <w:lang w:val="en-GB"/>
        </w:rPr>
      </w:pPr>
      <w:r w:rsidRPr="004A447D">
        <w:rPr>
          <w:noProof/>
          <w:lang w:val="en-GB"/>
        </w:rPr>
        <w:fldChar w:fldCharType="begin"/>
      </w:r>
      <w:ins w:id="679" w:author="Heino, Matti T J" w:date="2018-08-05T23:08:00Z">
        <w:r w:rsidR="00652E1F">
          <w:rPr>
            <w:noProof/>
            <w:lang w:val="en-GB"/>
          </w:rPr>
          <w:instrText xml:space="preserve"> ADDIN ZOTERO_ITEM CSL_CITATION {"citationID":"20p3rljua0","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680" w:author="Heino, Matti T J" w:date="2018-08-05T23:07:00Z">
        <w:r w:rsidR="00786C9F" w:rsidDel="00652E1F">
          <w:rPr>
            <w:noProof/>
            <w:lang w:val="en-GB"/>
          </w:rPr>
          <w:del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Pr="004A447D">
        <w:rPr>
          <w:noProof/>
          <w:lang w:val="en-GB"/>
        </w:rPr>
        <w:fldChar w:fldCharType="separate"/>
      </w:r>
      <w:ins w:id="681" w:author="Heino, Matti T J" w:date="2018-08-05T23:08:00Z">
        <w:r w:rsidR="00652E1F" w:rsidRPr="00652E1F">
          <w:rPr>
            <w:rFonts w:cs="Calibri"/>
          </w:rPr>
          <w:t>[40]</w:t>
        </w:r>
      </w:ins>
      <w:del w:id="682" w:author="Heino, Matti T J" w:date="2018-08-05T23:08:00Z">
        <w:r w:rsidR="00786C9F" w:rsidRPr="00652E1F" w:rsidDel="00652E1F">
          <w:delText>[37]</w:delText>
        </w:r>
      </w:del>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12A5D1ED" w:rsidR="00DE13A1" w:rsidRPr="004A447D" w:rsidRDefault="007D0470" w:rsidP="007D0470">
      <w:pPr>
        <w:pStyle w:val="Heading-NotinTOC"/>
        <w:rPr>
          <w:noProof/>
          <w:lang w:val="en-GB"/>
        </w:rPr>
      </w:pPr>
      <w:r w:rsidRPr="004A447D">
        <w:rPr>
          <w:noProof/>
          <w:lang w:val="en-GB"/>
        </w:rPr>
        <w:lastRenderedPageBreak/>
        <w:t>Appendix 3: Post-SMS questionnaire</w:t>
      </w:r>
      <w:ins w:id="683"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684"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685" w:author="Heino, Matti T J" w:date="2018-08-01T14:10:00Z"/>
          <w:noProof/>
          <w:lang w:val="en-GB"/>
        </w:rPr>
      </w:pPr>
      <w:ins w:id="686" w:author="Heino, Matti T J" w:date="2018-08-01T14:10:00Z">
        <w:r>
          <w:rPr>
            <w:noProof/>
            <w:lang w:val="en-GB"/>
          </w:rPr>
          <w:br w:type="page"/>
        </w:r>
      </w:ins>
    </w:p>
    <w:p w14:paraId="5C0099F3" w14:textId="338AABBE" w:rsidR="007D0470" w:rsidRDefault="00F9713C" w:rsidP="00DE13A1">
      <w:pPr>
        <w:rPr>
          <w:ins w:id="687" w:author="Heino, Matti T J" w:date="2018-08-01T14:24:00Z"/>
          <w:noProof/>
          <w:lang w:val="en-GB"/>
        </w:rPr>
      </w:pPr>
      <w:ins w:id="688" w:author="Heino, Matti T J" w:date="2018-08-01T14:10:00Z">
        <w:r w:rsidRPr="004A447D">
          <w:rPr>
            <w:noProof/>
            <w:lang w:val="en-GB"/>
          </w:rPr>
          <w:lastRenderedPageBreak/>
          <w:t xml:space="preserve">Appendix </w:t>
        </w:r>
        <w:r>
          <w:rPr>
            <w:noProof/>
            <w:lang w:val="en-GB"/>
          </w:rPr>
          <w:t>4</w:t>
        </w:r>
        <w:r w:rsidRPr="004A447D">
          <w:rPr>
            <w:noProof/>
            <w:lang w:val="en-GB"/>
          </w:rPr>
          <w:t>: Post-SMS questionnaire</w:t>
        </w:r>
        <w:r>
          <w:rPr>
            <w:noProof/>
            <w:lang w:val="en-GB"/>
          </w:rPr>
          <w:t xml:space="preserve"> (English</w:t>
        </w:r>
      </w:ins>
      <w:ins w:id="689" w:author="Heino, Matti T J" w:date="2018-08-01T14:24:00Z">
        <w:r w:rsidR="00DB4831">
          <w:rPr>
            <w:noProof/>
            <w:lang w:val="en-GB"/>
          </w:rPr>
          <w:t xml:space="preserve"> translation</w:t>
        </w:r>
      </w:ins>
      <w:ins w:id="690" w:author="Heino, Matti T J" w:date="2018-08-01T14:10:00Z">
        <w:r>
          <w:rPr>
            <w:noProof/>
            <w:lang w:val="en-GB"/>
          </w:rPr>
          <w:t>)</w:t>
        </w:r>
      </w:ins>
    </w:p>
    <w:p w14:paraId="69EB686B" w14:textId="65E1CF38" w:rsidR="00DB4831" w:rsidRPr="004A447D" w:rsidRDefault="00DB4831" w:rsidP="00DE13A1">
      <w:pPr>
        <w:rPr>
          <w:noProof/>
          <w:lang w:val="en-GB"/>
        </w:rPr>
      </w:pPr>
      <w:ins w:id="691" w:author="Heino, Matti T J" w:date="2018-08-01T14:24:00Z">
        <w:r>
          <w:rPr>
            <w:noProof/>
            <w:lang w:eastAsia="fi-FI"/>
          </w:rPr>
          <w:drawing>
            <wp:anchor distT="0" distB="0" distL="114300" distR="114300" simplePos="0" relativeHeight="251659264" behindDoc="0" locked="0" layoutInCell="1" allowOverlap="1" wp14:anchorId="22D7718F" wp14:editId="3E2C491A">
              <wp:simplePos x="0" y="0"/>
              <wp:positionH relativeFrom="column">
                <wp:posOffset>0</wp:posOffset>
              </wp:positionH>
              <wp:positionV relativeFrom="paragraph">
                <wp:posOffset>508000</wp:posOffset>
              </wp:positionV>
              <wp:extent cx="5219700" cy="65112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6511290"/>
                      </a:xfrm>
                      <a:prstGeom prst="rect">
                        <a:avLst/>
                      </a:prstGeom>
                    </pic:spPr>
                  </pic:pic>
                </a:graphicData>
              </a:graphic>
            </wp:anchor>
          </w:drawing>
        </w:r>
      </w:ins>
    </w:p>
    <w:sectPr w:rsidR="00DB4831" w:rsidRPr="004A447D" w:rsidSect="00C30BAC">
      <w:headerReference w:type="default" r:id="rId21"/>
      <w:footerReference w:type="default" r:id="rId22"/>
      <w:headerReference w:type="first" r:id="rId23"/>
      <w:pgSz w:w="11906" w:h="16838"/>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9" w:author="Haukkala, Ari" w:date="2018-08-03T16:14:00Z" w:initials="HA">
    <w:p w14:paraId="189CC345" w14:textId="60A8C972" w:rsidR="00E643E5" w:rsidRPr="00814A9C" w:rsidRDefault="00E643E5">
      <w:pPr>
        <w:pStyle w:val="CommentText"/>
        <w:rPr>
          <w:lang w:val="en-US"/>
        </w:rPr>
      </w:pPr>
      <w:r>
        <w:rPr>
          <w:rStyle w:val="CommentReference"/>
        </w:rPr>
        <w:annotationRef/>
      </w:r>
      <w:r w:rsidRPr="00814A9C">
        <w:rPr>
          <w:lang w:val="en-US"/>
        </w:rPr>
        <w:t>Should we still add that ”indicating mean wear times were similar in  both groups” os someth</w:t>
      </w:r>
      <w:r>
        <w:rPr>
          <w:lang w:val="en-US"/>
        </w:rPr>
        <w:t>ing.</w:t>
      </w:r>
    </w:p>
  </w:comment>
  <w:comment w:id="200" w:author="Haukkala, Ari" w:date="2018-08-03T16:16:00Z" w:initials="HA">
    <w:p w14:paraId="2429C583" w14:textId="72AC996B" w:rsidR="00E643E5" w:rsidRPr="00814A9C" w:rsidRDefault="00E643E5">
      <w:pPr>
        <w:pStyle w:val="CommentText"/>
        <w:rPr>
          <w:lang w:val="en-US"/>
        </w:rPr>
      </w:pPr>
      <w:r>
        <w:rPr>
          <w:rStyle w:val="CommentReference"/>
        </w:rPr>
        <w:annotationRef/>
      </w:r>
      <w:r w:rsidRPr="00814A9C">
        <w:rPr>
          <w:lang w:val="en-US"/>
        </w:rPr>
        <w:t>Here as well what is the interpretation (no difference)</w:t>
      </w:r>
    </w:p>
  </w:comment>
  <w:comment w:id="262" w:author="Haukkala, Ari" w:date="2018-08-03T16:20:00Z" w:initials="HA">
    <w:p w14:paraId="06231649" w14:textId="22839A75" w:rsidR="00E643E5" w:rsidRPr="002C3DB0" w:rsidRDefault="00E643E5">
      <w:pPr>
        <w:pStyle w:val="CommentText"/>
        <w:rPr>
          <w:lang w:val="en-US"/>
        </w:rPr>
      </w:pPr>
      <w:r>
        <w:rPr>
          <w:rStyle w:val="CommentReference"/>
        </w:rPr>
        <w:annotationRef/>
      </w:r>
      <w:r w:rsidRPr="002C3DB0">
        <w:rPr>
          <w:lang w:val="en-US"/>
        </w:rPr>
        <w:t xml:space="preserve">I think also that we do not need this here. </w:t>
      </w:r>
    </w:p>
  </w:comment>
  <w:comment w:id="265" w:author="Haukkala, Ari" w:date="2018-08-03T16:22:00Z" w:initials="HA">
    <w:p w14:paraId="6D1094EA" w14:textId="7446967E" w:rsidR="00E643E5" w:rsidRPr="002C3DB0" w:rsidRDefault="00E643E5">
      <w:pPr>
        <w:pStyle w:val="CommentText"/>
        <w:rPr>
          <w:lang w:val="en-US"/>
        </w:rPr>
      </w:pPr>
      <w:r>
        <w:rPr>
          <w:rStyle w:val="CommentReference"/>
        </w:rPr>
        <w:annotationRef/>
      </w:r>
      <w:r w:rsidRPr="002C3DB0">
        <w:rPr>
          <w:lang w:val="en-US"/>
        </w:rPr>
        <w:t xml:space="preserve">This is not necessary. Some might argue based on small power </w:t>
      </w:r>
      <w:r>
        <w:rPr>
          <w:lang w:val="en-US"/>
        </w:rPr>
        <w:t>that .054 could be something but then we need more lengthy discussion and it goes out of our paper aim.</w:t>
      </w:r>
    </w:p>
  </w:comment>
  <w:comment w:id="320" w:author="Haukkala, Ari" w:date="2018-08-03T16:27:00Z" w:initials="HA">
    <w:p w14:paraId="407AD445" w14:textId="1A406881" w:rsidR="00E643E5" w:rsidRPr="002C3DB0" w:rsidRDefault="00E643E5">
      <w:pPr>
        <w:pStyle w:val="CommentText"/>
        <w:rPr>
          <w:lang w:val="en-US"/>
        </w:rPr>
      </w:pPr>
      <w:r>
        <w:rPr>
          <w:rStyle w:val="CommentReference"/>
        </w:rPr>
        <w:annotationRef/>
      </w:r>
      <w:r w:rsidRPr="002C3DB0">
        <w:rPr>
          <w:lang w:val="en-US"/>
        </w:rPr>
        <w:t>Agree this goes too far from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9CC345" w15:done="0"/>
  <w15:commentEx w15:paraId="2429C583" w15:done="0"/>
  <w15:commentEx w15:paraId="06231649" w15:done="0"/>
  <w15:commentEx w15:paraId="6D1094EA" w15:done="0"/>
  <w15:commentEx w15:paraId="407AD4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7E6F0E" w14:textId="77777777" w:rsidR="00CF091F" w:rsidRDefault="00CF091F" w:rsidP="002352CE">
      <w:pPr>
        <w:spacing w:before="0" w:after="0" w:line="240" w:lineRule="auto"/>
      </w:pPr>
      <w:r>
        <w:separator/>
      </w:r>
    </w:p>
  </w:endnote>
  <w:endnote w:type="continuationSeparator" w:id="0">
    <w:p w14:paraId="6F99FD11" w14:textId="77777777" w:rsidR="00CF091F" w:rsidRDefault="00CF091F" w:rsidP="002352CE">
      <w:pPr>
        <w:spacing w:before="0" w:after="0" w:line="240" w:lineRule="auto"/>
      </w:pPr>
      <w:r>
        <w:continuationSeparator/>
      </w:r>
    </w:p>
  </w:endnote>
  <w:endnote w:type="continuationNotice" w:id="1">
    <w:p w14:paraId="50D54070" w14:textId="77777777" w:rsidR="00CF091F" w:rsidRDefault="00CF091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E643E5" w:rsidRDefault="00E64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E643E5" w:rsidRDefault="00E64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8021E" w14:textId="77777777" w:rsidR="00CF091F" w:rsidRDefault="00CF091F" w:rsidP="002352CE">
      <w:pPr>
        <w:spacing w:before="0" w:after="0" w:line="240" w:lineRule="auto"/>
      </w:pPr>
      <w:r>
        <w:separator/>
      </w:r>
    </w:p>
  </w:footnote>
  <w:footnote w:type="continuationSeparator" w:id="0">
    <w:p w14:paraId="220569E1" w14:textId="77777777" w:rsidR="00CF091F" w:rsidRDefault="00CF091F" w:rsidP="002352CE">
      <w:pPr>
        <w:spacing w:before="0" w:after="0" w:line="240" w:lineRule="auto"/>
      </w:pPr>
      <w:r>
        <w:continuationSeparator/>
      </w:r>
    </w:p>
  </w:footnote>
  <w:footnote w:type="continuationNotice" w:id="1">
    <w:p w14:paraId="6F97861A" w14:textId="77777777" w:rsidR="00CF091F" w:rsidRDefault="00CF091F">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E643E5" w:rsidRDefault="00E643E5">
    <w:pPr>
      <w:pStyle w:val="Header"/>
      <w:jc w:val="center"/>
    </w:pPr>
  </w:p>
  <w:p w14:paraId="5353D586" w14:textId="77777777" w:rsidR="00E643E5" w:rsidRDefault="00E643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E643E5" w:rsidRDefault="00E643E5">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E643E5" w:rsidRDefault="00E643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788C425E" w:rsidR="00E643E5" w:rsidRDefault="00E643E5">
    <w:pPr>
      <w:pStyle w:val="Header"/>
      <w:jc w:val="center"/>
    </w:pPr>
    <w:r>
      <w:fldChar w:fldCharType="begin"/>
    </w:r>
    <w:r>
      <w:instrText xml:space="preserve"> PAGE   \* MERGEFORMAT </w:instrText>
    </w:r>
    <w:r>
      <w:fldChar w:fldCharType="separate"/>
    </w:r>
    <w:r w:rsidR="00623F5A">
      <w:rPr>
        <w:noProof/>
      </w:rPr>
      <w:t>19</w:t>
    </w:r>
    <w:r>
      <w:fldChar w:fldCharType="end"/>
    </w:r>
  </w:p>
  <w:p w14:paraId="1863C361" w14:textId="77777777" w:rsidR="00E643E5" w:rsidRDefault="00E643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E643E5" w:rsidRDefault="00E643E5">
    <w:pPr>
      <w:pStyle w:val="Header"/>
      <w:jc w:val="center"/>
    </w:pPr>
  </w:p>
  <w:p w14:paraId="39420916" w14:textId="77777777" w:rsidR="00E643E5" w:rsidRDefault="00E64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E643E5" w:rsidRDefault="00E643E5">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E643E5" w:rsidRDefault="00E643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rson w15:author="Keegan Knittle">
    <w15:presenceInfo w15:providerId="None" w15:userId="Keegan Knittle"/>
  </w15:person>
  <w15:person w15:author="Haukkala, Ari">
    <w15:presenceInfo w15:providerId="AD" w15:userId="S-1-5-21-16020293-282541685-632688529-73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3F5A"/>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3883"/>
    <w:rsid w:val="00937E99"/>
    <w:rsid w:val="00944192"/>
    <w:rsid w:val="0094462F"/>
    <w:rsid w:val="00944E1B"/>
    <w:rsid w:val="00947A39"/>
    <w:rsid w:val="00950191"/>
    <w:rsid w:val="00952376"/>
    <w:rsid w:val="0095257E"/>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D5B"/>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091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tbyaz/" TargetMode="External"/><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2EF66F-F0DC-490B-B0C7-3E02E2A2B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43</Pages>
  <Words>29037</Words>
  <Characters>235204</Characters>
  <Application>Microsoft Office Word</Application>
  <DocSecurity>0</DocSecurity>
  <Lines>1960</Lines>
  <Paragraphs>52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63714</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3</cp:revision>
  <cp:lastPrinted>2018-02-21T23:21:00Z</cp:lastPrinted>
  <dcterms:created xsi:type="dcterms:W3CDTF">2018-08-05T21:42:00Z</dcterms:created>
  <dcterms:modified xsi:type="dcterms:W3CDTF">2018-08-0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Omzzj4Vi"/&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